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5168" behindDoc="0" locked="0" layoutInCell="1" allowOverlap="1" wp14:anchorId="4BEC809E" wp14:editId="7B5F9D5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393B4D" w:rsidRPr="009D587A" w:rsidRDefault="00393B4D" w:rsidP="0062608E">
                            <w:pPr>
                              <w:pStyle w:val="Titel"/>
                            </w:pPr>
                            <w:r w:rsidRPr="009D587A">
                              <w:t>Möglichkeiten zur Kontrolle und Steuerung der Kommunikation von Microservices</w:t>
                            </w:r>
                          </w:p>
                          <w:p w14:paraId="5BE0303A" w14:textId="72F3F0F4" w:rsidR="00393B4D" w:rsidRPr="00BF0354" w:rsidRDefault="00393B4D"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5168;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393B4D" w:rsidRPr="009D587A" w:rsidRDefault="00393B4D" w:rsidP="0062608E">
                      <w:pPr>
                        <w:pStyle w:val="Titel"/>
                      </w:pPr>
                      <w:r w:rsidRPr="009D587A">
                        <w:t>Möglichkeiten zur Kontrolle und Steuerung der Kommunikation von Microservices</w:t>
                      </w:r>
                    </w:p>
                    <w:p w14:paraId="5BE0303A" w14:textId="72F3F0F4" w:rsidR="00393B4D" w:rsidRPr="00BF0354" w:rsidRDefault="00393B4D"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6192" behindDoc="0" locked="0" layoutInCell="1" allowOverlap="1" wp14:anchorId="19480FD6" wp14:editId="1E24CCDB">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393B4D" w:rsidRDefault="00393B4D" w:rsidP="00BF7EB9">
                            <w:pPr>
                              <w:pStyle w:val="Untertitel"/>
                              <w:rPr>
                                <w:b/>
                              </w:rPr>
                            </w:pPr>
                            <w:r w:rsidRPr="00111AC6">
                              <w:rPr>
                                <w:b/>
                              </w:rPr>
                              <w:t>Bachelorarbeit</w:t>
                            </w:r>
                          </w:p>
                          <w:p w14:paraId="60578AAC" w14:textId="77777777" w:rsidR="00393B4D" w:rsidRPr="00BF0354" w:rsidRDefault="00393B4D" w:rsidP="00BF7EB9">
                            <w:pPr>
                              <w:pStyle w:val="Untertitel"/>
                            </w:pPr>
                            <w:r w:rsidRPr="00BF0354">
                              <w:t>im Studiengang</w:t>
                            </w:r>
                            <w:r w:rsidRPr="00BF0354">
                              <w:br/>
                            </w:r>
                            <w:r>
                              <w:t>Softwaretechnik und Medieninformatik</w:t>
                            </w:r>
                          </w:p>
                          <w:p w14:paraId="196FD6B5" w14:textId="77777777" w:rsidR="00393B4D" w:rsidRDefault="00393B4D" w:rsidP="005D26BD">
                            <w:pPr>
                              <w:pStyle w:val="Untertitel"/>
                            </w:pPr>
                            <w:r>
                              <w:t>vorgelegt von</w:t>
                            </w:r>
                          </w:p>
                          <w:p w14:paraId="728C98A5" w14:textId="0D8F4D8E" w:rsidR="00393B4D" w:rsidRDefault="00393B4D" w:rsidP="00BA7590">
                            <w:pPr>
                              <w:pStyle w:val="Untertitel"/>
                            </w:pPr>
                            <w:r>
                              <w:rPr>
                                <w:b/>
                              </w:rPr>
                              <w:t>Gerrit Wildermuth</w:t>
                            </w:r>
                            <w:r>
                              <w:rPr>
                                <w:b/>
                              </w:rPr>
                              <w:br/>
                            </w:r>
                            <w:proofErr w:type="spellStart"/>
                            <w:r>
                              <w:t>Matr</w:t>
                            </w:r>
                            <w:proofErr w:type="spellEnd"/>
                            <w:r>
                              <w:t>.-Nr.: 74734</w:t>
                            </w:r>
                          </w:p>
                          <w:p w14:paraId="16C8E94E" w14:textId="77777777" w:rsidR="00393B4D" w:rsidRPr="00BA7590" w:rsidRDefault="00393B4D"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6192;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393B4D" w:rsidRDefault="00393B4D" w:rsidP="00BF7EB9">
                      <w:pPr>
                        <w:pStyle w:val="Untertitel"/>
                        <w:rPr>
                          <w:b/>
                        </w:rPr>
                      </w:pPr>
                      <w:r w:rsidRPr="00111AC6">
                        <w:rPr>
                          <w:b/>
                        </w:rPr>
                        <w:t>Bachelorarbeit</w:t>
                      </w:r>
                    </w:p>
                    <w:p w14:paraId="60578AAC" w14:textId="77777777" w:rsidR="00393B4D" w:rsidRPr="00BF0354" w:rsidRDefault="00393B4D" w:rsidP="00BF7EB9">
                      <w:pPr>
                        <w:pStyle w:val="Untertitel"/>
                      </w:pPr>
                      <w:r w:rsidRPr="00BF0354">
                        <w:t>im Studiengang</w:t>
                      </w:r>
                      <w:r w:rsidRPr="00BF0354">
                        <w:br/>
                      </w:r>
                      <w:r>
                        <w:t>Softwaretechnik und Medieninformatik</w:t>
                      </w:r>
                    </w:p>
                    <w:p w14:paraId="196FD6B5" w14:textId="77777777" w:rsidR="00393B4D" w:rsidRDefault="00393B4D" w:rsidP="005D26BD">
                      <w:pPr>
                        <w:pStyle w:val="Untertitel"/>
                      </w:pPr>
                      <w:r>
                        <w:t>vorgelegt von</w:t>
                      </w:r>
                    </w:p>
                    <w:p w14:paraId="728C98A5" w14:textId="0D8F4D8E" w:rsidR="00393B4D" w:rsidRDefault="00393B4D" w:rsidP="00BA7590">
                      <w:pPr>
                        <w:pStyle w:val="Untertitel"/>
                      </w:pPr>
                      <w:r>
                        <w:rPr>
                          <w:b/>
                        </w:rPr>
                        <w:t>Gerrit Wildermuth</w:t>
                      </w:r>
                      <w:r>
                        <w:rPr>
                          <w:b/>
                        </w:rPr>
                        <w:br/>
                      </w:r>
                      <w:proofErr w:type="spellStart"/>
                      <w:r>
                        <w:t>Matr</w:t>
                      </w:r>
                      <w:proofErr w:type="spellEnd"/>
                      <w:r>
                        <w:t>.-Nr.: 74734</w:t>
                      </w:r>
                    </w:p>
                    <w:p w14:paraId="16C8E94E" w14:textId="77777777" w:rsidR="00393B4D" w:rsidRPr="00BA7590" w:rsidRDefault="00393B4D" w:rsidP="00BA7590">
                      <w:pPr>
                        <w:pStyle w:val="Untertitel"/>
                        <w:rPr>
                          <w:b/>
                        </w:rPr>
                      </w:pPr>
                      <w:r w:rsidRPr="0062608E">
                        <w:rPr>
                          <w:color w:val="FF0000"/>
                        </w:rPr>
                        <w:t xml:space="preserve">am 1. Januar 2027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58240" behindDoc="0" locked="0" layoutInCell="1" allowOverlap="1" wp14:anchorId="5FD2B045" wp14:editId="04D3BFE9">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74C495C8" w:rsidR="00393B4D" w:rsidRPr="00BF0354" w:rsidRDefault="00393B4D" w:rsidP="00376DCD">
                            <w:pPr>
                              <w:pStyle w:val="Untertitel"/>
                              <w:tabs>
                                <w:tab w:val="left" w:pos="2835"/>
                              </w:tabs>
                              <w:spacing w:before="0"/>
                              <w:jc w:val="left"/>
                            </w:pPr>
                            <w:r>
                              <w:t xml:space="preserve">Erstprüfer/in: </w:t>
                            </w:r>
                            <w:r>
                              <w:tab/>
                            </w:r>
                            <w:r>
                              <w:br/>
                              <w:t xml:space="preserve">Zweitprüfer/in: </w:t>
                            </w:r>
                            <w:r>
                              <w:tab/>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74C495C8" w:rsidR="00393B4D" w:rsidRPr="00BF0354" w:rsidRDefault="00393B4D" w:rsidP="00376DCD">
                      <w:pPr>
                        <w:pStyle w:val="Untertitel"/>
                        <w:tabs>
                          <w:tab w:val="left" w:pos="2835"/>
                        </w:tabs>
                        <w:spacing w:before="0"/>
                        <w:jc w:val="left"/>
                      </w:pPr>
                      <w:r>
                        <w:t xml:space="preserve">Erstprüfer/in: </w:t>
                      </w:r>
                      <w:r>
                        <w:tab/>
                      </w:r>
                      <w:r>
                        <w:br/>
                        <w:t xml:space="preserve">Zweitprüfer/in: </w:t>
                      </w:r>
                      <w:r>
                        <w:tab/>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23763961"/>
      <w:r>
        <w:lastRenderedPageBreak/>
        <w:t>Kurzfassung</w:t>
      </w:r>
      <w:bookmarkEnd w:id="0"/>
      <w:bookmarkEnd w:id="1"/>
    </w:p>
    <w:p w14:paraId="0C5394C7" w14:textId="77777777" w:rsidR="008E6CDA" w:rsidRPr="008E6CDA" w:rsidRDefault="008E6CDA" w:rsidP="008E6CDA"/>
    <w:p w14:paraId="1028EC38" w14:textId="2DAB34BD" w:rsidR="00284FA6" w:rsidRPr="0062608E" w:rsidRDefault="00284FA6">
      <w:pPr>
        <w:pStyle w:val="berschrift1"/>
        <w:pageBreakBefore w:val="0"/>
        <w:numPr>
          <w:ilvl w:val="0"/>
          <w:numId w:val="0"/>
        </w:numPr>
      </w:pPr>
      <w:bookmarkStart w:id="2" w:name="_Ref491691319"/>
      <w:bookmarkStart w:id="3" w:name="_Toc23763962"/>
      <w:r w:rsidRPr="0062608E">
        <w:t>Abstract</w:t>
      </w:r>
      <w:bookmarkEnd w:id="2"/>
      <w:bookmarkEnd w:id="3"/>
      <w:r w:rsidRPr="0062608E">
        <w:t xml:space="preserve"> </w:t>
      </w:r>
    </w:p>
    <w:p w14:paraId="3EB707EC" w14:textId="77777777" w:rsidR="008E6CDA" w:rsidRPr="0062608E" w:rsidRDefault="008E6CDA"/>
    <w:p w14:paraId="0EF30193" w14:textId="77381CD5" w:rsidR="00284FA6" w:rsidRPr="0062608E" w:rsidRDefault="00284FA6">
      <w:r w:rsidRPr="0062608E">
        <w:rPr>
          <w:b/>
        </w:rPr>
        <w:t>Keywords:</w:t>
      </w:r>
      <w:r w:rsidRPr="0062608E">
        <w:t xml:space="preserve"> </w:t>
      </w:r>
    </w:p>
    <w:p w14:paraId="1B901FC0" w14:textId="77777777" w:rsidR="00284FA6" w:rsidRDefault="00284FA6">
      <w:pPr>
        <w:pStyle w:val="berschrift1"/>
        <w:numPr>
          <w:ilvl w:val="0"/>
          <w:numId w:val="0"/>
        </w:numPr>
      </w:pPr>
      <w:bookmarkStart w:id="4" w:name="_Ref418684066"/>
      <w:bookmarkStart w:id="5" w:name="_Toc23763963"/>
      <w:r>
        <w:lastRenderedPageBreak/>
        <w:t>Inhaltsverzeichnis</w:t>
      </w:r>
      <w:bookmarkEnd w:id="4"/>
      <w:bookmarkEnd w:id="5"/>
    </w:p>
    <w:p w14:paraId="43548F82" w14:textId="77777777" w:rsidR="00B33946"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B33946">
        <w:t>Kurzfassung</w:t>
      </w:r>
      <w:r w:rsidR="00B33946">
        <w:tab/>
      </w:r>
      <w:r w:rsidR="00B33946">
        <w:fldChar w:fldCharType="begin"/>
      </w:r>
      <w:r w:rsidR="00B33946">
        <w:instrText xml:space="preserve"> PAGEREF _Toc23763961 \h </w:instrText>
      </w:r>
      <w:r w:rsidR="00B33946">
        <w:fldChar w:fldCharType="separate"/>
      </w:r>
      <w:r w:rsidR="00B33946">
        <w:t>2</w:t>
      </w:r>
      <w:r w:rsidR="00B33946">
        <w:fldChar w:fldCharType="end"/>
      </w:r>
    </w:p>
    <w:p w14:paraId="1E124FA3" w14:textId="77777777" w:rsidR="00B33946" w:rsidRDefault="00B33946">
      <w:pPr>
        <w:pStyle w:val="Verzeichnis1"/>
        <w:rPr>
          <w:rFonts w:asciiTheme="minorHAnsi" w:eastAsiaTheme="minorEastAsia" w:hAnsiTheme="minorHAnsi" w:cstheme="minorBidi"/>
          <w:b w:val="0"/>
          <w:sz w:val="22"/>
          <w:szCs w:val="22"/>
        </w:rPr>
      </w:pPr>
      <w:r>
        <w:t>Abstract</w:t>
      </w:r>
      <w:r>
        <w:tab/>
      </w:r>
      <w:r>
        <w:fldChar w:fldCharType="begin"/>
      </w:r>
      <w:r>
        <w:instrText xml:space="preserve"> PAGEREF _Toc23763962 \h </w:instrText>
      </w:r>
      <w:r>
        <w:fldChar w:fldCharType="separate"/>
      </w:r>
      <w:r>
        <w:t>2</w:t>
      </w:r>
      <w:r>
        <w:fldChar w:fldCharType="end"/>
      </w:r>
    </w:p>
    <w:p w14:paraId="3F85D8C9" w14:textId="77777777" w:rsidR="00B33946" w:rsidRDefault="00B33946">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23763963 \h </w:instrText>
      </w:r>
      <w:r>
        <w:fldChar w:fldCharType="separate"/>
      </w:r>
      <w:r>
        <w:t>3</w:t>
      </w:r>
      <w:r>
        <w:fldChar w:fldCharType="end"/>
      </w:r>
    </w:p>
    <w:p w14:paraId="0CDA762F" w14:textId="77777777" w:rsidR="00B33946" w:rsidRDefault="00B33946">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23763964 \h </w:instrText>
      </w:r>
      <w:r>
        <w:fldChar w:fldCharType="separate"/>
      </w:r>
      <w:r>
        <w:t>5</w:t>
      </w:r>
      <w:r>
        <w:fldChar w:fldCharType="end"/>
      </w:r>
    </w:p>
    <w:p w14:paraId="33F4906A" w14:textId="77777777" w:rsidR="00B33946" w:rsidRDefault="00B33946">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23763965 \h </w:instrText>
      </w:r>
      <w:r>
        <w:fldChar w:fldCharType="separate"/>
      </w:r>
      <w:r>
        <w:t>5</w:t>
      </w:r>
      <w:r>
        <w:fldChar w:fldCharType="end"/>
      </w:r>
    </w:p>
    <w:p w14:paraId="4854F3D8" w14:textId="77777777" w:rsidR="00B33946" w:rsidRDefault="00B33946">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23763966 \h </w:instrText>
      </w:r>
      <w:r>
        <w:fldChar w:fldCharType="separate"/>
      </w:r>
      <w:r>
        <w:t>5</w:t>
      </w:r>
      <w:r>
        <w:fldChar w:fldCharType="end"/>
      </w:r>
    </w:p>
    <w:p w14:paraId="7E1B8E4A" w14:textId="77777777" w:rsidR="00B33946" w:rsidRDefault="00B33946">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23763967 \h </w:instrText>
      </w:r>
      <w:r>
        <w:fldChar w:fldCharType="separate"/>
      </w:r>
      <w:r>
        <w:t>6</w:t>
      </w:r>
      <w:r>
        <w:fldChar w:fldCharType="end"/>
      </w:r>
    </w:p>
    <w:p w14:paraId="022EB183" w14:textId="77777777" w:rsidR="00B33946" w:rsidRDefault="00B33946">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Überblick/Einleitung</w:t>
      </w:r>
      <w:r>
        <w:tab/>
      </w:r>
      <w:r>
        <w:fldChar w:fldCharType="begin"/>
      </w:r>
      <w:r>
        <w:instrText xml:space="preserve"> PAGEREF _Toc23763968 \h </w:instrText>
      </w:r>
      <w:r>
        <w:fldChar w:fldCharType="separate"/>
      </w:r>
      <w:r>
        <w:t>7</w:t>
      </w:r>
      <w:r>
        <w:fldChar w:fldCharType="end"/>
      </w:r>
    </w:p>
    <w:p w14:paraId="545C8F2F" w14:textId="77777777" w:rsidR="00B33946" w:rsidRDefault="00B33946">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23763969 \h </w:instrText>
      </w:r>
      <w:r>
        <w:fldChar w:fldCharType="separate"/>
      </w:r>
      <w:r>
        <w:t>8</w:t>
      </w:r>
      <w:r>
        <w:fldChar w:fldCharType="end"/>
      </w:r>
    </w:p>
    <w:p w14:paraId="7DEDD870" w14:textId="77777777" w:rsidR="00B33946" w:rsidRPr="00C77B05" w:rsidRDefault="00B33946">
      <w:pPr>
        <w:pStyle w:val="Verzeichnis2"/>
        <w:rPr>
          <w:rFonts w:asciiTheme="minorHAnsi" w:eastAsiaTheme="minorEastAsia" w:hAnsiTheme="minorHAnsi" w:cstheme="minorBidi"/>
          <w:sz w:val="22"/>
          <w:szCs w:val="22"/>
        </w:rPr>
      </w:pPr>
      <w:r w:rsidRPr="00C77B05">
        <w:t>2.1</w:t>
      </w:r>
      <w:r w:rsidRPr="00C77B05">
        <w:rPr>
          <w:rFonts w:asciiTheme="minorHAnsi" w:eastAsiaTheme="minorEastAsia" w:hAnsiTheme="minorHAnsi" w:cstheme="minorBidi"/>
          <w:sz w:val="22"/>
          <w:szCs w:val="22"/>
        </w:rPr>
        <w:tab/>
      </w:r>
      <w:r w:rsidRPr="00C77B05">
        <w:t>Monolith oder Microservices</w:t>
      </w:r>
      <w:r w:rsidRPr="00C77B05">
        <w:tab/>
      </w:r>
      <w:r>
        <w:fldChar w:fldCharType="begin"/>
      </w:r>
      <w:r w:rsidRPr="00C77B05">
        <w:instrText xml:space="preserve"> PAGEREF _Toc23763970 \h </w:instrText>
      </w:r>
      <w:r>
        <w:fldChar w:fldCharType="separate"/>
      </w:r>
      <w:r w:rsidRPr="00C77B05">
        <w:t>8</w:t>
      </w:r>
      <w:r>
        <w:fldChar w:fldCharType="end"/>
      </w:r>
    </w:p>
    <w:p w14:paraId="289533C7" w14:textId="77777777" w:rsidR="00B33946" w:rsidRPr="00C77B05" w:rsidRDefault="00B33946">
      <w:pPr>
        <w:pStyle w:val="Verzeichnis3"/>
        <w:rPr>
          <w:rFonts w:asciiTheme="minorHAnsi" w:eastAsiaTheme="minorEastAsia" w:hAnsiTheme="minorHAnsi" w:cstheme="minorBidi"/>
          <w:sz w:val="22"/>
          <w:szCs w:val="22"/>
        </w:rPr>
      </w:pPr>
      <w:r w:rsidRPr="00C77B05">
        <w:t>2.1.1</w:t>
      </w:r>
      <w:r w:rsidRPr="00C77B05">
        <w:rPr>
          <w:rFonts w:asciiTheme="minorHAnsi" w:eastAsiaTheme="minorEastAsia" w:hAnsiTheme="minorHAnsi" w:cstheme="minorBidi"/>
          <w:sz w:val="22"/>
          <w:szCs w:val="22"/>
        </w:rPr>
        <w:tab/>
      </w:r>
      <w:r w:rsidRPr="00C77B05">
        <w:t>Monolith</w:t>
      </w:r>
      <w:r w:rsidRPr="00C77B05">
        <w:tab/>
      </w:r>
      <w:r>
        <w:fldChar w:fldCharType="begin"/>
      </w:r>
      <w:r w:rsidRPr="00C77B05">
        <w:instrText xml:space="preserve"> PAGEREF _Toc23763971 \h </w:instrText>
      </w:r>
      <w:r>
        <w:fldChar w:fldCharType="separate"/>
      </w:r>
      <w:r w:rsidRPr="00C77B05">
        <w:t>8</w:t>
      </w:r>
      <w:r>
        <w:fldChar w:fldCharType="end"/>
      </w:r>
    </w:p>
    <w:p w14:paraId="7EF03321" w14:textId="77777777" w:rsidR="00B33946" w:rsidRPr="00C77B05" w:rsidRDefault="00B33946">
      <w:pPr>
        <w:pStyle w:val="Verzeichnis3"/>
        <w:rPr>
          <w:rFonts w:asciiTheme="minorHAnsi" w:eastAsiaTheme="minorEastAsia" w:hAnsiTheme="minorHAnsi" w:cstheme="minorBidi"/>
          <w:sz w:val="22"/>
          <w:szCs w:val="22"/>
        </w:rPr>
      </w:pPr>
      <w:r w:rsidRPr="00C77B05">
        <w:t>2.1.2</w:t>
      </w:r>
      <w:r w:rsidRPr="00C77B05">
        <w:rPr>
          <w:rFonts w:asciiTheme="minorHAnsi" w:eastAsiaTheme="minorEastAsia" w:hAnsiTheme="minorHAnsi" w:cstheme="minorBidi"/>
          <w:sz w:val="22"/>
          <w:szCs w:val="22"/>
        </w:rPr>
        <w:tab/>
      </w:r>
      <w:r w:rsidRPr="00C77B05">
        <w:t>Microservices</w:t>
      </w:r>
      <w:r w:rsidRPr="00C77B05">
        <w:tab/>
      </w:r>
      <w:r>
        <w:fldChar w:fldCharType="begin"/>
      </w:r>
      <w:r w:rsidRPr="00C77B05">
        <w:instrText xml:space="preserve"> PAGEREF _Toc23763972 \h </w:instrText>
      </w:r>
      <w:r>
        <w:fldChar w:fldCharType="separate"/>
      </w:r>
      <w:r w:rsidRPr="00C77B05">
        <w:t>9</w:t>
      </w:r>
      <w:r>
        <w:fldChar w:fldCharType="end"/>
      </w:r>
    </w:p>
    <w:p w14:paraId="5FE67106" w14:textId="77777777" w:rsidR="00B33946" w:rsidRDefault="00B33946">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23763973 \h </w:instrText>
      </w:r>
      <w:r>
        <w:fldChar w:fldCharType="separate"/>
      </w:r>
      <w:r>
        <w:t>12</w:t>
      </w:r>
      <w:r>
        <w:fldChar w:fldCharType="end"/>
      </w:r>
    </w:p>
    <w:p w14:paraId="268ACCB9" w14:textId="77777777" w:rsidR="00B33946" w:rsidRDefault="00B33946">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23763974 \h </w:instrText>
      </w:r>
      <w:r>
        <w:fldChar w:fldCharType="separate"/>
      </w:r>
      <w:r>
        <w:t>12</w:t>
      </w:r>
      <w:r>
        <w:fldChar w:fldCharType="end"/>
      </w:r>
    </w:p>
    <w:p w14:paraId="35DC8B02" w14:textId="77777777" w:rsidR="00B33946" w:rsidRDefault="00B33946">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23763975 \h </w:instrText>
      </w:r>
      <w:r>
        <w:fldChar w:fldCharType="separate"/>
      </w:r>
      <w:r>
        <w:t>12</w:t>
      </w:r>
      <w:r>
        <w:fldChar w:fldCharType="end"/>
      </w:r>
    </w:p>
    <w:p w14:paraId="68CD8F3C" w14:textId="77777777" w:rsidR="00B33946" w:rsidRDefault="00B33946">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23763976 \h </w:instrText>
      </w:r>
      <w:r>
        <w:fldChar w:fldCharType="separate"/>
      </w:r>
      <w:r>
        <w:t>12</w:t>
      </w:r>
      <w:r>
        <w:fldChar w:fldCharType="end"/>
      </w:r>
    </w:p>
    <w:p w14:paraId="30FCE3E3" w14:textId="77777777" w:rsidR="00B33946" w:rsidRDefault="00B33946">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23763977 \h </w:instrText>
      </w:r>
      <w:r>
        <w:fldChar w:fldCharType="separate"/>
      </w:r>
      <w:r>
        <w:t>13</w:t>
      </w:r>
      <w:r>
        <w:fldChar w:fldCharType="end"/>
      </w:r>
    </w:p>
    <w:p w14:paraId="70BF554D" w14:textId="77777777" w:rsidR="00B33946" w:rsidRDefault="00B33946">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23763978 \h </w:instrText>
      </w:r>
      <w:r>
        <w:fldChar w:fldCharType="separate"/>
      </w:r>
      <w:r>
        <w:t>13</w:t>
      </w:r>
      <w:r>
        <w:fldChar w:fldCharType="end"/>
      </w:r>
    </w:p>
    <w:p w14:paraId="77386301" w14:textId="77777777" w:rsidR="00B33946" w:rsidRDefault="00B33946">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Ein Robustes verteiltes System und Mögliche Werkzeuge um dies Umzusetzen</w:t>
      </w:r>
      <w:r>
        <w:tab/>
      </w:r>
      <w:r>
        <w:fldChar w:fldCharType="begin"/>
      </w:r>
      <w:r>
        <w:instrText xml:space="preserve"> PAGEREF _Toc23763979 \h </w:instrText>
      </w:r>
      <w:r>
        <w:fldChar w:fldCharType="separate"/>
      </w:r>
      <w:r>
        <w:t>14</w:t>
      </w:r>
      <w:r>
        <w:fldChar w:fldCharType="end"/>
      </w:r>
    </w:p>
    <w:p w14:paraId="493B1D44" w14:textId="77777777" w:rsidR="00B33946" w:rsidRDefault="00B33946">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Service discovery</w:t>
      </w:r>
      <w:r>
        <w:tab/>
      </w:r>
      <w:r>
        <w:fldChar w:fldCharType="begin"/>
      </w:r>
      <w:r>
        <w:instrText xml:space="preserve"> PAGEREF _Toc23763980 \h </w:instrText>
      </w:r>
      <w:r>
        <w:fldChar w:fldCharType="separate"/>
      </w:r>
      <w:r>
        <w:t>14</w:t>
      </w:r>
      <w:r>
        <w:fldChar w:fldCharType="end"/>
      </w:r>
    </w:p>
    <w:p w14:paraId="7BDE95F0" w14:textId="77777777" w:rsidR="00B33946" w:rsidRDefault="00B33946">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Was ist Service discovery und warum ist sie unabdingbar</w:t>
      </w:r>
      <w:r>
        <w:tab/>
      </w:r>
      <w:r>
        <w:fldChar w:fldCharType="begin"/>
      </w:r>
      <w:r>
        <w:instrText xml:space="preserve"> PAGEREF _Toc23763981 \h </w:instrText>
      </w:r>
      <w:r>
        <w:fldChar w:fldCharType="separate"/>
      </w:r>
      <w:r>
        <w:t>14</w:t>
      </w:r>
      <w:r>
        <w:fldChar w:fldCharType="end"/>
      </w:r>
    </w:p>
    <w:p w14:paraId="252B0908" w14:textId="77777777" w:rsidR="00B33946" w:rsidRDefault="00B33946">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Serverseitige discovery</w:t>
      </w:r>
      <w:r>
        <w:tab/>
      </w:r>
      <w:r>
        <w:fldChar w:fldCharType="begin"/>
      </w:r>
      <w:r>
        <w:instrText xml:space="preserve"> PAGEREF _Toc23763982 \h </w:instrText>
      </w:r>
      <w:r>
        <w:fldChar w:fldCharType="separate"/>
      </w:r>
      <w:r>
        <w:t>15</w:t>
      </w:r>
      <w:r>
        <w:fldChar w:fldCharType="end"/>
      </w:r>
    </w:p>
    <w:p w14:paraId="7F0640A8" w14:textId="77777777" w:rsidR="00B33946" w:rsidRDefault="00B33946">
      <w:pPr>
        <w:pStyle w:val="Verzeichnis3"/>
        <w:rPr>
          <w:rFonts w:asciiTheme="minorHAnsi" w:eastAsiaTheme="minorEastAsia" w:hAnsiTheme="minorHAnsi" w:cstheme="minorBidi"/>
          <w:sz w:val="22"/>
          <w:szCs w:val="22"/>
        </w:rPr>
      </w:pPr>
      <w:r>
        <w:t>4.1.3</w:t>
      </w:r>
      <w:r>
        <w:rPr>
          <w:rFonts w:asciiTheme="minorHAnsi" w:eastAsiaTheme="minorEastAsia" w:hAnsiTheme="minorHAnsi" w:cstheme="minorBidi"/>
          <w:sz w:val="22"/>
          <w:szCs w:val="22"/>
        </w:rPr>
        <w:tab/>
      </w:r>
      <w:r>
        <w:t>Clientseitige discovery</w:t>
      </w:r>
      <w:r>
        <w:tab/>
      </w:r>
      <w:r>
        <w:fldChar w:fldCharType="begin"/>
      </w:r>
      <w:r>
        <w:instrText xml:space="preserve"> PAGEREF _Toc23763983 \h </w:instrText>
      </w:r>
      <w:r>
        <w:fldChar w:fldCharType="separate"/>
      </w:r>
      <w:r>
        <w:t>15</w:t>
      </w:r>
      <w:r>
        <w:fldChar w:fldCharType="end"/>
      </w:r>
    </w:p>
    <w:p w14:paraId="2DEB7B8C" w14:textId="77777777" w:rsidR="00B33946" w:rsidRDefault="00B33946">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Bulkhead</w:t>
      </w:r>
      <w:r>
        <w:tab/>
      </w:r>
      <w:r>
        <w:fldChar w:fldCharType="begin"/>
      </w:r>
      <w:r>
        <w:instrText xml:space="preserve"> PAGEREF _Toc23763984 \h </w:instrText>
      </w:r>
      <w:r>
        <w:fldChar w:fldCharType="separate"/>
      </w:r>
      <w:r>
        <w:t>15</w:t>
      </w:r>
      <w:r>
        <w:fldChar w:fldCharType="end"/>
      </w:r>
    </w:p>
    <w:p w14:paraId="3DEF6FEB" w14:textId="77777777" w:rsidR="00B33946" w:rsidRDefault="00B33946">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Probleme welche durch das Bulkhead Pattern gelöst werden</w:t>
      </w:r>
      <w:r>
        <w:tab/>
      </w:r>
      <w:r>
        <w:fldChar w:fldCharType="begin"/>
      </w:r>
      <w:r>
        <w:instrText xml:space="preserve"> PAGEREF _Toc23763985 \h </w:instrText>
      </w:r>
      <w:r>
        <w:fldChar w:fldCharType="separate"/>
      </w:r>
      <w:r>
        <w:t>16</w:t>
      </w:r>
      <w:r>
        <w:fldChar w:fldCharType="end"/>
      </w:r>
    </w:p>
    <w:p w14:paraId="25A55DD8" w14:textId="77777777" w:rsidR="00B33946" w:rsidRDefault="00B33946">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Prinzipien des Bulkhead Patterns</w:t>
      </w:r>
      <w:r>
        <w:tab/>
      </w:r>
      <w:r>
        <w:fldChar w:fldCharType="begin"/>
      </w:r>
      <w:r>
        <w:instrText xml:space="preserve"> PAGEREF _Toc23763986 \h </w:instrText>
      </w:r>
      <w:r>
        <w:fldChar w:fldCharType="separate"/>
      </w:r>
      <w:r>
        <w:t>16</w:t>
      </w:r>
      <w:r>
        <w:fldChar w:fldCharType="end"/>
      </w:r>
    </w:p>
    <w:p w14:paraId="540DE848" w14:textId="77777777" w:rsidR="00B33946" w:rsidRDefault="00B33946">
      <w:pPr>
        <w:pStyle w:val="Verzeichnis2"/>
        <w:rPr>
          <w:rFonts w:asciiTheme="minorHAnsi" w:eastAsiaTheme="minorEastAsia" w:hAnsiTheme="minorHAnsi" w:cstheme="minorBidi"/>
          <w:sz w:val="22"/>
          <w:szCs w:val="22"/>
        </w:rPr>
      </w:pPr>
      <w:r w:rsidRPr="00B33946">
        <w:t>4.3</w:t>
      </w:r>
      <w:r>
        <w:rPr>
          <w:rFonts w:asciiTheme="minorHAnsi" w:eastAsiaTheme="minorEastAsia" w:hAnsiTheme="minorHAnsi" w:cstheme="minorBidi"/>
          <w:sz w:val="22"/>
          <w:szCs w:val="22"/>
        </w:rPr>
        <w:tab/>
      </w:r>
      <w:r w:rsidRPr="00B33946">
        <w:t>Circuit breaker</w:t>
      </w:r>
      <w:r>
        <w:tab/>
      </w:r>
      <w:r>
        <w:fldChar w:fldCharType="begin"/>
      </w:r>
      <w:r>
        <w:instrText xml:space="preserve"> PAGEREF _Toc23763987 \h </w:instrText>
      </w:r>
      <w:r>
        <w:fldChar w:fldCharType="separate"/>
      </w:r>
      <w:r>
        <w:t>16</w:t>
      </w:r>
      <w:r>
        <w:fldChar w:fldCharType="end"/>
      </w:r>
    </w:p>
    <w:p w14:paraId="3494F091" w14:textId="77777777" w:rsidR="00B33946" w:rsidRDefault="00B33946">
      <w:pPr>
        <w:pStyle w:val="Verzeichnis3"/>
        <w:rPr>
          <w:rFonts w:asciiTheme="minorHAnsi" w:eastAsiaTheme="minorEastAsia" w:hAnsiTheme="minorHAnsi" w:cstheme="minorBidi"/>
          <w:sz w:val="22"/>
          <w:szCs w:val="22"/>
        </w:rPr>
      </w:pPr>
      <w:r>
        <w:t>4.3.1</w:t>
      </w:r>
      <w:r>
        <w:rPr>
          <w:rFonts w:asciiTheme="minorHAnsi" w:eastAsiaTheme="minorEastAsia" w:hAnsiTheme="minorHAnsi" w:cstheme="minorBidi"/>
          <w:sz w:val="22"/>
          <w:szCs w:val="22"/>
        </w:rPr>
        <w:tab/>
      </w:r>
      <w:r>
        <w:t>Zusätzlichen Abschnitt für Fehler Handhabung schreiben?</w:t>
      </w:r>
      <w:r>
        <w:tab/>
      </w:r>
      <w:r>
        <w:fldChar w:fldCharType="begin"/>
      </w:r>
      <w:r>
        <w:instrText xml:space="preserve"> PAGEREF _Toc23763988 \h </w:instrText>
      </w:r>
      <w:r>
        <w:fldChar w:fldCharType="separate"/>
      </w:r>
      <w:r>
        <w:t>18</w:t>
      </w:r>
      <w:r>
        <w:fldChar w:fldCharType="end"/>
      </w:r>
    </w:p>
    <w:p w14:paraId="50DDBF6B" w14:textId="77777777" w:rsidR="00B33946" w:rsidRDefault="00B33946">
      <w:pPr>
        <w:pStyle w:val="Verzeichnis3"/>
        <w:rPr>
          <w:rFonts w:asciiTheme="minorHAnsi" w:eastAsiaTheme="minorEastAsia" w:hAnsiTheme="minorHAnsi" w:cstheme="minorBidi"/>
          <w:sz w:val="22"/>
          <w:szCs w:val="22"/>
        </w:rPr>
      </w:pPr>
      <w:r>
        <w:t>4.3.2</w:t>
      </w:r>
      <w:r>
        <w:rPr>
          <w:rFonts w:asciiTheme="minorHAnsi" w:eastAsiaTheme="minorEastAsia" w:hAnsiTheme="minorHAnsi" w:cstheme="minorBidi"/>
          <w:sz w:val="22"/>
          <w:szCs w:val="22"/>
        </w:rPr>
        <w:tab/>
      </w:r>
      <w:r>
        <w:t>Unterschiedliche Arten/Ebenen von Circuit breakern</w:t>
      </w:r>
      <w:r>
        <w:tab/>
      </w:r>
      <w:r>
        <w:fldChar w:fldCharType="begin"/>
      </w:r>
      <w:r>
        <w:instrText xml:space="preserve"> PAGEREF _Toc23763989 \h </w:instrText>
      </w:r>
      <w:r>
        <w:fldChar w:fldCharType="separate"/>
      </w:r>
      <w:r>
        <w:t>18</w:t>
      </w:r>
      <w:r>
        <w:fldChar w:fldCharType="end"/>
      </w:r>
    </w:p>
    <w:p w14:paraId="6605566B" w14:textId="77777777" w:rsidR="00B33946" w:rsidRDefault="00B33946">
      <w:pPr>
        <w:pStyle w:val="Verzeichnis3"/>
        <w:rPr>
          <w:rFonts w:asciiTheme="minorHAnsi" w:eastAsiaTheme="minorEastAsia" w:hAnsiTheme="minorHAnsi" w:cstheme="minorBidi"/>
          <w:sz w:val="22"/>
          <w:szCs w:val="22"/>
        </w:rPr>
      </w:pPr>
      <w:r>
        <w:t>4.3.3</w:t>
      </w:r>
      <w:r>
        <w:rPr>
          <w:rFonts w:asciiTheme="minorHAnsi" w:eastAsiaTheme="minorEastAsia" w:hAnsiTheme="minorHAnsi" w:cstheme="minorBidi"/>
          <w:sz w:val="22"/>
          <w:szCs w:val="22"/>
        </w:rPr>
        <w:tab/>
      </w:r>
      <w:r>
        <w:t>Mögliche aktuelle unabhängig Verwaltete circuit breaker</w:t>
      </w:r>
      <w:r>
        <w:tab/>
      </w:r>
      <w:r>
        <w:fldChar w:fldCharType="begin"/>
      </w:r>
      <w:r>
        <w:instrText xml:space="preserve"> PAGEREF _Toc23763990 \h </w:instrText>
      </w:r>
      <w:r>
        <w:fldChar w:fldCharType="separate"/>
      </w:r>
      <w:r>
        <w:t>18</w:t>
      </w:r>
      <w:r>
        <w:fldChar w:fldCharType="end"/>
      </w:r>
    </w:p>
    <w:p w14:paraId="75D12BF2" w14:textId="77777777" w:rsidR="00B33946" w:rsidRDefault="00B33946">
      <w:pPr>
        <w:pStyle w:val="Verzeichnis3"/>
        <w:rPr>
          <w:rFonts w:asciiTheme="minorHAnsi" w:eastAsiaTheme="minorEastAsia" w:hAnsiTheme="minorHAnsi" w:cstheme="minorBidi"/>
          <w:sz w:val="22"/>
          <w:szCs w:val="22"/>
        </w:rPr>
      </w:pPr>
      <w:r>
        <w:lastRenderedPageBreak/>
        <w:t>4.3.4</w:t>
      </w:r>
      <w:r>
        <w:rPr>
          <w:rFonts w:asciiTheme="minorHAnsi" w:eastAsiaTheme="minorEastAsia" w:hAnsiTheme="minorHAnsi" w:cstheme="minorBidi"/>
          <w:sz w:val="22"/>
          <w:szCs w:val="22"/>
        </w:rPr>
        <w:tab/>
      </w:r>
      <w:r>
        <w:t>Mögliche aktuelle zentral Verwaltete circuit breaker</w:t>
      </w:r>
      <w:r>
        <w:tab/>
      </w:r>
      <w:r>
        <w:fldChar w:fldCharType="begin"/>
      </w:r>
      <w:r>
        <w:instrText xml:space="preserve"> PAGEREF _Toc23763991 \h </w:instrText>
      </w:r>
      <w:r>
        <w:fldChar w:fldCharType="separate"/>
      </w:r>
      <w:r>
        <w:t>18</w:t>
      </w:r>
      <w:r>
        <w:fldChar w:fldCharType="end"/>
      </w:r>
    </w:p>
    <w:p w14:paraId="748FE463" w14:textId="77777777" w:rsidR="00B33946" w:rsidRDefault="00B33946">
      <w:pPr>
        <w:pStyle w:val="Verzeichnis2"/>
        <w:rPr>
          <w:rFonts w:asciiTheme="minorHAnsi" w:eastAsiaTheme="minorEastAsia" w:hAnsiTheme="minorHAnsi" w:cstheme="minorBidi"/>
          <w:sz w:val="22"/>
          <w:szCs w:val="22"/>
        </w:rPr>
      </w:pPr>
      <w:r>
        <w:t>4.4</w:t>
      </w:r>
      <w:r>
        <w:rPr>
          <w:rFonts w:asciiTheme="minorHAnsi" w:eastAsiaTheme="minorEastAsia" w:hAnsiTheme="minorHAnsi" w:cstheme="minorBidi"/>
          <w:sz w:val="22"/>
          <w:szCs w:val="22"/>
        </w:rPr>
        <w:tab/>
      </w:r>
      <w:r>
        <w:t>Retry</w:t>
      </w:r>
      <w:r>
        <w:tab/>
      </w:r>
      <w:r>
        <w:fldChar w:fldCharType="begin"/>
      </w:r>
      <w:r>
        <w:instrText xml:space="preserve"> PAGEREF _Toc23763992 \h </w:instrText>
      </w:r>
      <w:r>
        <w:fldChar w:fldCharType="separate"/>
      </w:r>
      <w:r>
        <w:t>20</w:t>
      </w:r>
      <w:r>
        <w:fldChar w:fldCharType="end"/>
      </w:r>
    </w:p>
    <w:p w14:paraId="4F39A55F" w14:textId="77777777" w:rsidR="00B33946" w:rsidRDefault="00B33946">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Das zu Lösende Problem</w:t>
      </w:r>
      <w:r>
        <w:tab/>
      </w:r>
      <w:r>
        <w:fldChar w:fldCharType="begin"/>
      </w:r>
      <w:r>
        <w:instrText xml:space="preserve"> PAGEREF _Toc23763993 \h </w:instrText>
      </w:r>
      <w:r>
        <w:fldChar w:fldCharType="separate"/>
      </w:r>
      <w:r>
        <w:t>20</w:t>
      </w:r>
      <w:r>
        <w:fldChar w:fldCharType="end"/>
      </w:r>
    </w:p>
    <w:p w14:paraId="718A0DA4" w14:textId="77777777" w:rsidR="00B33946" w:rsidRDefault="00B33946">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Lösungsansatz für das Problems</w:t>
      </w:r>
      <w:r>
        <w:tab/>
      </w:r>
      <w:r>
        <w:fldChar w:fldCharType="begin"/>
      </w:r>
      <w:r>
        <w:instrText xml:space="preserve"> PAGEREF _Toc23763994 \h </w:instrText>
      </w:r>
      <w:r>
        <w:fldChar w:fldCharType="separate"/>
      </w:r>
      <w:r>
        <w:t>20</w:t>
      </w:r>
      <w:r>
        <w:fldChar w:fldCharType="end"/>
      </w:r>
    </w:p>
    <w:p w14:paraId="583A4E81" w14:textId="77777777" w:rsidR="00B33946" w:rsidRDefault="00B33946">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Rate Limiting</w:t>
      </w:r>
      <w:r>
        <w:tab/>
      </w:r>
      <w:r>
        <w:fldChar w:fldCharType="begin"/>
      </w:r>
      <w:r>
        <w:instrText xml:space="preserve"> PAGEREF _Toc23763995 \h </w:instrText>
      </w:r>
      <w:r>
        <w:fldChar w:fldCharType="separate"/>
      </w:r>
      <w:r>
        <w:t>20</w:t>
      </w:r>
      <w:r>
        <w:fldChar w:fldCharType="end"/>
      </w:r>
    </w:p>
    <w:p w14:paraId="4FE28381" w14:textId="77777777" w:rsidR="00B33946" w:rsidRDefault="00B33946">
      <w:pPr>
        <w:pStyle w:val="Verzeichnis2"/>
        <w:rPr>
          <w:rFonts w:asciiTheme="minorHAnsi" w:eastAsiaTheme="minorEastAsia" w:hAnsiTheme="minorHAnsi" w:cstheme="minorBidi"/>
          <w:sz w:val="22"/>
          <w:szCs w:val="22"/>
        </w:rPr>
      </w:pPr>
      <w:r>
        <w:t>4.6</w:t>
      </w:r>
      <w:r>
        <w:rPr>
          <w:rFonts w:asciiTheme="minorHAnsi" w:eastAsiaTheme="minorEastAsia" w:hAnsiTheme="minorHAnsi" w:cstheme="minorBidi"/>
          <w:sz w:val="22"/>
          <w:szCs w:val="22"/>
        </w:rPr>
        <w:tab/>
      </w:r>
      <w:r>
        <w:t>API Gateway</w:t>
      </w:r>
      <w:r>
        <w:tab/>
      </w:r>
      <w:r>
        <w:fldChar w:fldCharType="begin"/>
      </w:r>
      <w:r>
        <w:instrText xml:space="preserve"> PAGEREF _Toc23763996 \h </w:instrText>
      </w:r>
      <w:r>
        <w:fldChar w:fldCharType="separate"/>
      </w:r>
      <w:r>
        <w:t>21</w:t>
      </w:r>
      <w:r>
        <w:fldChar w:fldCharType="end"/>
      </w:r>
    </w:p>
    <w:p w14:paraId="3FDBC122" w14:textId="77777777" w:rsidR="00B33946" w:rsidRDefault="00B33946">
      <w:pPr>
        <w:pStyle w:val="Verzeichnis3"/>
        <w:rPr>
          <w:rFonts w:asciiTheme="minorHAnsi" w:eastAsiaTheme="minorEastAsia" w:hAnsiTheme="minorHAnsi" w:cstheme="minorBidi"/>
          <w:sz w:val="22"/>
          <w:szCs w:val="22"/>
        </w:rPr>
      </w:pPr>
      <w:r>
        <w:t>4.6.1</w:t>
      </w:r>
      <w:r>
        <w:rPr>
          <w:rFonts w:asciiTheme="minorHAnsi" w:eastAsiaTheme="minorEastAsia" w:hAnsiTheme="minorHAnsi" w:cstheme="minorBidi"/>
          <w:sz w:val="22"/>
          <w:szCs w:val="22"/>
        </w:rPr>
        <w:tab/>
      </w:r>
      <w:r>
        <w:t>Das zu Lösende Problem</w:t>
      </w:r>
      <w:r>
        <w:tab/>
      </w:r>
      <w:r>
        <w:fldChar w:fldCharType="begin"/>
      </w:r>
      <w:r>
        <w:instrText xml:space="preserve"> PAGEREF _Toc23763997 \h </w:instrText>
      </w:r>
      <w:r>
        <w:fldChar w:fldCharType="separate"/>
      </w:r>
      <w:r>
        <w:t>21</w:t>
      </w:r>
      <w:r>
        <w:fldChar w:fldCharType="end"/>
      </w:r>
    </w:p>
    <w:p w14:paraId="6C8D03F3" w14:textId="77777777" w:rsidR="00B33946" w:rsidRDefault="00B33946">
      <w:pPr>
        <w:pStyle w:val="Verzeichnis3"/>
        <w:rPr>
          <w:rFonts w:asciiTheme="minorHAnsi" w:eastAsiaTheme="minorEastAsia" w:hAnsiTheme="minorHAnsi" w:cstheme="minorBidi"/>
          <w:sz w:val="22"/>
          <w:szCs w:val="22"/>
        </w:rPr>
      </w:pPr>
      <w:r>
        <w:t>4.6.2</w:t>
      </w:r>
      <w:r>
        <w:rPr>
          <w:rFonts w:asciiTheme="minorHAnsi" w:eastAsiaTheme="minorEastAsia" w:hAnsiTheme="minorHAnsi" w:cstheme="minorBidi"/>
          <w:sz w:val="22"/>
          <w:szCs w:val="22"/>
        </w:rPr>
        <w:tab/>
      </w:r>
      <w:r>
        <w:t>Was ein API Gateway erreichen soll</w:t>
      </w:r>
      <w:r>
        <w:tab/>
      </w:r>
      <w:r>
        <w:fldChar w:fldCharType="begin"/>
      </w:r>
      <w:r>
        <w:instrText xml:space="preserve"> PAGEREF _Toc23763998 \h </w:instrText>
      </w:r>
      <w:r>
        <w:fldChar w:fldCharType="separate"/>
      </w:r>
      <w:r>
        <w:t>21</w:t>
      </w:r>
      <w:r>
        <w:fldChar w:fldCharType="end"/>
      </w:r>
    </w:p>
    <w:p w14:paraId="78DD6FDE" w14:textId="77777777" w:rsidR="00B33946" w:rsidRDefault="00B33946">
      <w:pPr>
        <w:pStyle w:val="Verzeichnis3"/>
        <w:rPr>
          <w:rFonts w:asciiTheme="minorHAnsi" w:eastAsiaTheme="minorEastAsia" w:hAnsiTheme="minorHAnsi" w:cstheme="minorBidi"/>
          <w:sz w:val="22"/>
          <w:szCs w:val="22"/>
        </w:rPr>
      </w:pPr>
      <w:r>
        <w:t>4.6.3</w:t>
      </w:r>
      <w:r>
        <w:rPr>
          <w:rFonts w:asciiTheme="minorHAnsi" w:eastAsiaTheme="minorEastAsia" w:hAnsiTheme="minorHAnsi" w:cstheme="minorBidi"/>
          <w:sz w:val="22"/>
          <w:szCs w:val="22"/>
        </w:rPr>
        <w:tab/>
      </w:r>
      <w:r>
        <w:t>Ein Gateway als Lösung</w:t>
      </w:r>
      <w:r>
        <w:tab/>
      </w:r>
      <w:r>
        <w:fldChar w:fldCharType="begin"/>
      </w:r>
      <w:r>
        <w:instrText xml:space="preserve"> PAGEREF _Toc23763999 \h </w:instrText>
      </w:r>
      <w:r>
        <w:fldChar w:fldCharType="separate"/>
      </w:r>
      <w:r>
        <w:t>22</w:t>
      </w:r>
      <w:r>
        <w:fldChar w:fldCharType="end"/>
      </w:r>
    </w:p>
    <w:p w14:paraId="62199BBF" w14:textId="77777777" w:rsidR="00B33946" w:rsidRDefault="00B33946">
      <w:pPr>
        <w:pStyle w:val="Verzeichnis3"/>
        <w:rPr>
          <w:rFonts w:asciiTheme="minorHAnsi" w:eastAsiaTheme="minorEastAsia" w:hAnsiTheme="minorHAnsi" w:cstheme="minorBidi"/>
          <w:sz w:val="22"/>
          <w:szCs w:val="22"/>
        </w:rPr>
      </w:pPr>
      <w:r w:rsidRPr="00B33946">
        <w:t>4.6.4</w:t>
      </w:r>
      <w:r>
        <w:rPr>
          <w:rFonts w:asciiTheme="minorHAnsi" w:eastAsiaTheme="minorEastAsia" w:hAnsiTheme="minorHAnsi" w:cstheme="minorBidi"/>
          <w:sz w:val="22"/>
          <w:szCs w:val="22"/>
        </w:rPr>
        <w:tab/>
      </w:r>
      <w:r w:rsidRPr="00B33946">
        <w:t>Backends for frontends Bzw. Gateways je Nutzeroberflächen</w:t>
      </w:r>
      <w:r>
        <w:tab/>
      </w:r>
      <w:r>
        <w:fldChar w:fldCharType="begin"/>
      </w:r>
      <w:r>
        <w:instrText xml:space="preserve"> PAGEREF _Toc23764000 \h </w:instrText>
      </w:r>
      <w:r>
        <w:fldChar w:fldCharType="separate"/>
      </w:r>
      <w:r>
        <w:t>22</w:t>
      </w:r>
      <w:r>
        <w:fldChar w:fldCharType="end"/>
      </w:r>
    </w:p>
    <w:p w14:paraId="0B78D138" w14:textId="77777777" w:rsidR="00B33946" w:rsidRPr="00B33946" w:rsidRDefault="00B33946">
      <w:pPr>
        <w:pStyle w:val="Verzeichnis2"/>
        <w:rPr>
          <w:rFonts w:asciiTheme="minorHAnsi" w:eastAsiaTheme="minorEastAsia" w:hAnsiTheme="minorHAnsi" w:cstheme="minorBidi"/>
          <w:sz w:val="22"/>
          <w:szCs w:val="22"/>
          <w:lang w:val="en-US"/>
        </w:rPr>
      </w:pPr>
      <w:r w:rsidRPr="00B33946">
        <w:rPr>
          <w:lang w:val="en-US"/>
        </w:rPr>
        <w:t>4.7</w:t>
      </w:r>
      <w:r w:rsidRPr="00B33946">
        <w:rPr>
          <w:rFonts w:asciiTheme="minorHAnsi" w:eastAsiaTheme="minorEastAsia" w:hAnsiTheme="minorHAnsi" w:cstheme="minorBidi"/>
          <w:sz w:val="22"/>
          <w:szCs w:val="22"/>
          <w:lang w:val="en-US"/>
        </w:rPr>
        <w:tab/>
      </w:r>
      <w:r w:rsidRPr="00B33946">
        <w:rPr>
          <w:lang w:val="en-US"/>
        </w:rPr>
        <w:t>API Microgateway(To Shallow? )</w:t>
      </w:r>
      <w:r w:rsidRPr="00B33946">
        <w:rPr>
          <w:lang w:val="en-US"/>
        </w:rPr>
        <w:tab/>
      </w:r>
      <w:r>
        <w:fldChar w:fldCharType="begin"/>
      </w:r>
      <w:r w:rsidRPr="00B33946">
        <w:rPr>
          <w:lang w:val="en-US"/>
        </w:rPr>
        <w:instrText xml:space="preserve"> PAGEREF _Toc23764001 \h </w:instrText>
      </w:r>
      <w:r>
        <w:fldChar w:fldCharType="separate"/>
      </w:r>
      <w:r w:rsidRPr="00B33946">
        <w:rPr>
          <w:lang w:val="en-US"/>
        </w:rPr>
        <w:t>22</w:t>
      </w:r>
      <w:r>
        <w:fldChar w:fldCharType="end"/>
      </w:r>
    </w:p>
    <w:p w14:paraId="34FF1B39" w14:textId="77777777" w:rsidR="00B33946" w:rsidRPr="00B33946" w:rsidRDefault="00B33946">
      <w:pPr>
        <w:pStyle w:val="Verzeichnis2"/>
        <w:rPr>
          <w:rFonts w:asciiTheme="minorHAnsi" w:eastAsiaTheme="minorEastAsia" w:hAnsiTheme="minorHAnsi" w:cstheme="minorBidi"/>
          <w:sz w:val="22"/>
          <w:szCs w:val="22"/>
          <w:lang w:val="en-US"/>
        </w:rPr>
      </w:pPr>
      <w:r w:rsidRPr="00B33946">
        <w:rPr>
          <w:lang w:val="en-US"/>
        </w:rPr>
        <w:t>4.8</w:t>
      </w:r>
      <w:r w:rsidRPr="00B33946">
        <w:rPr>
          <w:rFonts w:asciiTheme="minorHAnsi" w:eastAsiaTheme="minorEastAsia" w:hAnsiTheme="minorHAnsi" w:cstheme="minorBidi"/>
          <w:sz w:val="22"/>
          <w:szCs w:val="22"/>
          <w:lang w:val="en-US"/>
        </w:rPr>
        <w:tab/>
      </w:r>
      <w:r w:rsidRPr="00B33946">
        <w:rPr>
          <w:lang w:val="en-US"/>
        </w:rPr>
        <w:t>API Management</w:t>
      </w:r>
      <w:r w:rsidRPr="00B33946">
        <w:rPr>
          <w:lang w:val="en-US"/>
        </w:rPr>
        <w:tab/>
      </w:r>
      <w:r>
        <w:fldChar w:fldCharType="begin"/>
      </w:r>
      <w:r w:rsidRPr="00B33946">
        <w:rPr>
          <w:lang w:val="en-US"/>
        </w:rPr>
        <w:instrText xml:space="preserve"> PAGEREF _Toc23764002 \h </w:instrText>
      </w:r>
      <w:r>
        <w:fldChar w:fldCharType="separate"/>
      </w:r>
      <w:r w:rsidRPr="00B33946">
        <w:rPr>
          <w:lang w:val="en-US"/>
        </w:rPr>
        <w:t>23</w:t>
      </w:r>
      <w:r>
        <w:fldChar w:fldCharType="end"/>
      </w:r>
    </w:p>
    <w:p w14:paraId="39C4374B" w14:textId="77777777" w:rsidR="00B33946" w:rsidRDefault="00B33946">
      <w:pPr>
        <w:pStyle w:val="Verzeichnis2"/>
        <w:rPr>
          <w:rFonts w:asciiTheme="minorHAnsi" w:eastAsiaTheme="minorEastAsia" w:hAnsiTheme="minorHAnsi" w:cstheme="minorBidi"/>
          <w:sz w:val="22"/>
          <w:szCs w:val="22"/>
        </w:rPr>
      </w:pPr>
      <w:r>
        <w:t>4.9</w:t>
      </w:r>
      <w:r>
        <w:rPr>
          <w:rFonts w:asciiTheme="minorHAnsi" w:eastAsiaTheme="minorEastAsia" w:hAnsiTheme="minorHAnsi" w:cstheme="minorBidi"/>
          <w:sz w:val="22"/>
          <w:szCs w:val="22"/>
        </w:rPr>
        <w:tab/>
      </w:r>
      <w:r>
        <w:t>Service Mesh</w:t>
      </w:r>
      <w:r>
        <w:tab/>
      </w:r>
      <w:r>
        <w:fldChar w:fldCharType="begin"/>
      </w:r>
      <w:r>
        <w:instrText xml:space="preserve"> PAGEREF _Toc23764003 \h </w:instrText>
      </w:r>
      <w:r>
        <w:fldChar w:fldCharType="separate"/>
      </w:r>
      <w:r>
        <w:t>24</w:t>
      </w:r>
      <w:r>
        <w:fldChar w:fldCharType="end"/>
      </w:r>
    </w:p>
    <w:p w14:paraId="378A0D11" w14:textId="77777777" w:rsidR="00B33946" w:rsidRDefault="00B33946">
      <w:pPr>
        <w:pStyle w:val="Verzeichnis3"/>
        <w:rPr>
          <w:rFonts w:asciiTheme="minorHAnsi" w:eastAsiaTheme="minorEastAsia" w:hAnsiTheme="minorHAnsi" w:cstheme="minorBidi"/>
          <w:sz w:val="22"/>
          <w:szCs w:val="22"/>
        </w:rPr>
      </w:pPr>
      <w:r>
        <w:t>4.9.1</w:t>
      </w:r>
      <w:r>
        <w:rPr>
          <w:rFonts w:asciiTheme="minorHAnsi" w:eastAsiaTheme="minorEastAsia" w:hAnsiTheme="minorHAnsi" w:cstheme="minorBidi"/>
          <w:sz w:val="22"/>
          <w:szCs w:val="22"/>
        </w:rPr>
        <w:tab/>
      </w:r>
      <w:r>
        <w:t>Warum Service Meshes entstanden sind?</w:t>
      </w:r>
      <w:r>
        <w:tab/>
      </w:r>
      <w:r>
        <w:fldChar w:fldCharType="begin"/>
      </w:r>
      <w:r>
        <w:instrText xml:space="preserve"> PAGEREF _Toc23764004 \h </w:instrText>
      </w:r>
      <w:r>
        <w:fldChar w:fldCharType="separate"/>
      </w:r>
      <w:r>
        <w:t>24</w:t>
      </w:r>
      <w:r>
        <w:fldChar w:fldCharType="end"/>
      </w:r>
    </w:p>
    <w:p w14:paraId="46241054" w14:textId="77777777" w:rsidR="00B33946" w:rsidRDefault="00B33946">
      <w:pPr>
        <w:pStyle w:val="Verzeichnis3"/>
        <w:rPr>
          <w:rFonts w:asciiTheme="minorHAnsi" w:eastAsiaTheme="minorEastAsia" w:hAnsiTheme="minorHAnsi" w:cstheme="minorBidi"/>
          <w:sz w:val="22"/>
          <w:szCs w:val="22"/>
        </w:rPr>
      </w:pPr>
      <w:r>
        <w:t>4.9.2</w:t>
      </w:r>
      <w:r>
        <w:rPr>
          <w:rFonts w:asciiTheme="minorHAnsi" w:eastAsiaTheme="minorEastAsia" w:hAnsiTheme="minorHAnsi" w:cstheme="minorBidi"/>
          <w:sz w:val="22"/>
          <w:szCs w:val="22"/>
        </w:rPr>
        <w:tab/>
      </w:r>
      <w:r>
        <w:t>Was ist/ Was macht ein Service Mesh?</w:t>
      </w:r>
      <w:r>
        <w:tab/>
      </w:r>
      <w:r>
        <w:fldChar w:fldCharType="begin"/>
      </w:r>
      <w:r>
        <w:instrText xml:space="preserve"> PAGEREF _Toc23764005 \h </w:instrText>
      </w:r>
      <w:r>
        <w:fldChar w:fldCharType="separate"/>
      </w:r>
      <w:r>
        <w:t>24</w:t>
      </w:r>
      <w:r>
        <w:fldChar w:fldCharType="end"/>
      </w:r>
    </w:p>
    <w:p w14:paraId="70934778" w14:textId="77777777" w:rsidR="00B33946" w:rsidRDefault="00B33946">
      <w:pPr>
        <w:pStyle w:val="Verzeichnis3"/>
        <w:rPr>
          <w:rFonts w:asciiTheme="minorHAnsi" w:eastAsiaTheme="minorEastAsia" w:hAnsiTheme="minorHAnsi" w:cstheme="minorBidi"/>
          <w:sz w:val="22"/>
          <w:szCs w:val="22"/>
        </w:rPr>
      </w:pPr>
      <w:r>
        <w:t>4.9.3</w:t>
      </w:r>
      <w:r>
        <w:rPr>
          <w:rFonts w:asciiTheme="minorHAnsi" w:eastAsiaTheme="minorEastAsia" w:hAnsiTheme="minorHAnsi" w:cstheme="minorBidi"/>
          <w:sz w:val="22"/>
          <w:szCs w:val="22"/>
        </w:rPr>
        <w:tab/>
      </w:r>
      <w:r>
        <w:t>Was Spricht gegen die Nutzung von Service Meshes</w:t>
      </w:r>
      <w:r>
        <w:tab/>
      </w:r>
      <w:r>
        <w:fldChar w:fldCharType="begin"/>
      </w:r>
      <w:r>
        <w:instrText xml:space="preserve"> PAGEREF _Toc23764006 \h </w:instrText>
      </w:r>
      <w:r>
        <w:fldChar w:fldCharType="separate"/>
      </w:r>
      <w:r>
        <w:t>25</w:t>
      </w:r>
      <w:r>
        <w:fldChar w:fldCharType="end"/>
      </w:r>
    </w:p>
    <w:p w14:paraId="5D29C871" w14:textId="77777777" w:rsidR="00B33946" w:rsidRDefault="00B33946">
      <w:pPr>
        <w:pStyle w:val="Verzeichnis2"/>
        <w:rPr>
          <w:rFonts w:asciiTheme="minorHAnsi" w:eastAsiaTheme="minorEastAsia" w:hAnsiTheme="minorHAnsi" w:cstheme="minorBidi"/>
          <w:sz w:val="22"/>
          <w:szCs w:val="22"/>
        </w:rPr>
      </w:pPr>
      <w:r>
        <w:t>4.10</w:t>
      </w:r>
      <w:r>
        <w:rPr>
          <w:rFonts w:asciiTheme="minorHAnsi" w:eastAsiaTheme="minorEastAsia" w:hAnsiTheme="minorHAnsi" w:cstheme="minorBidi"/>
          <w:sz w:val="22"/>
          <w:szCs w:val="22"/>
        </w:rPr>
        <w:tab/>
      </w:r>
      <w:r>
        <w:t>Daten Konsistenz????</w:t>
      </w:r>
      <w:r>
        <w:tab/>
      </w:r>
      <w:r>
        <w:fldChar w:fldCharType="begin"/>
      </w:r>
      <w:r>
        <w:instrText xml:space="preserve"> PAGEREF _Toc23764007 \h </w:instrText>
      </w:r>
      <w:r>
        <w:fldChar w:fldCharType="separate"/>
      </w:r>
      <w:r>
        <w:t>25</w:t>
      </w:r>
      <w:r>
        <w:fldChar w:fldCharType="end"/>
      </w:r>
    </w:p>
    <w:p w14:paraId="26FB8F03" w14:textId="77777777" w:rsidR="00B33946" w:rsidRDefault="00B33946">
      <w:pPr>
        <w:pStyle w:val="Verzeichnis2"/>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Konfiguration Server</w:t>
      </w:r>
      <w:r>
        <w:tab/>
      </w:r>
      <w:r>
        <w:fldChar w:fldCharType="begin"/>
      </w:r>
      <w:r>
        <w:instrText xml:space="preserve"> PAGEREF _Toc23764008 \h </w:instrText>
      </w:r>
      <w:r>
        <w:fldChar w:fldCharType="separate"/>
      </w:r>
      <w:r>
        <w:t>25</w:t>
      </w:r>
      <w:r>
        <w:fldChar w:fldCharType="end"/>
      </w:r>
    </w:p>
    <w:p w14:paraId="1BAA3883" w14:textId="77777777" w:rsidR="00B33946" w:rsidRDefault="00B33946">
      <w:pPr>
        <w:pStyle w:val="Verzeichnis2"/>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Tracing</w:t>
      </w:r>
      <w:r>
        <w:tab/>
      </w:r>
      <w:r>
        <w:fldChar w:fldCharType="begin"/>
      </w:r>
      <w:r>
        <w:instrText xml:space="preserve"> PAGEREF _Toc23764009 \h </w:instrText>
      </w:r>
      <w:r>
        <w:fldChar w:fldCharType="separate"/>
      </w:r>
      <w:r>
        <w:t>25</w:t>
      </w:r>
      <w:r>
        <w:fldChar w:fldCharType="end"/>
      </w:r>
    </w:p>
    <w:p w14:paraId="6C46CBEF" w14:textId="77777777" w:rsidR="00B33946" w:rsidRDefault="00B33946">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23764010 \h </w:instrText>
      </w:r>
      <w:r>
        <w:fldChar w:fldCharType="separate"/>
      </w:r>
      <w:r>
        <w:t>26</w:t>
      </w:r>
      <w:r>
        <w:fldChar w:fldCharType="end"/>
      </w:r>
    </w:p>
    <w:p w14:paraId="730A8190" w14:textId="77777777" w:rsidR="00B33946" w:rsidRDefault="00B33946">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23764011 \h </w:instrText>
      </w:r>
      <w:r>
        <w:fldChar w:fldCharType="separate"/>
      </w:r>
      <w:r>
        <w:t>27</w:t>
      </w:r>
      <w:r>
        <w:fldChar w:fldCharType="end"/>
      </w:r>
    </w:p>
    <w:p w14:paraId="75196752" w14:textId="77777777" w:rsidR="00B33946" w:rsidRDefault="00B33946">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23764012 \h </w:instrText>
      </w:r>
      <w:r>
        <w:fldChar w:fldCharType="separate"/>
      </w:r>
      <w:r>
        <w:t>28</w:t>
      </w:r>
      <w:r>
        <w:fldChar w:fldCharType="end"/>
      </w:r>
    </w:p>
    <w:p w14:paraId="6A9DB849" w14:textId="77777777" w:rsidR="00B33946" w:rsidRDefault="00B33946">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23764013 \h </w:instrText>
      </w:r>
      <w:r>
        <w:fldChar w:fldCharType="separate"/>
      </w:r>
      <w:r>
        <w:t>29</w:t>
      </w:r>
      <w:r>
        <w:fldChar w:fldCharType="end"/>
      </w:r>
    </w:p>
    <w:p w14:paraId="3FB3C055" w14:textId="77777777" w:rsidR="00B33946" w:rsidRDefault="00B33946">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Literaturverzeichnis</w:t>
      </w:r>
      <w:r>
        <w:tab/>
      </w:r>
      <w:r>
        <w:fldChar w:fldCharType="begin"/>
      </w:r>
      <w:r>
        <w:instrText xml:space="preserve"> PAGEREF _Toc23764014 \h </w:instrText>
      </w:r>
      <w:r>
        <w:fldChar w:fldCharType="separate"/>
      </w:r>
      <w:r>
        <w:t>30</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23763964"/>
      <w:r>
        <w:t>Abbildungsverzeichnis</w:t>
      </w:r>
      <w:bookmarkEnd w:id="6"/>
    </w:p>
    <w:p w14:paraId="66C1E934" w14:textId="77777777" w:rsidR="00B33946"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B33946">
        <w:t>Abbildung 1 Monolith gegen Microservices Quelle: Eigene Darstellung</w:t>
      </w:r>
      <w:r w:rsidR="00B33946">
        <w:tab/>
      </w:r>
      <w:r w:rsidR="00B33946">
        <w:fldChar w:fldCharType="begin"/>
      </w:r>
      <w:r w:rsidR="00B33946">
        <w:instrText xml:space="preserve"> PAGEREF _Toc23764017 \h </w:instrText>
      </w:r>
      <w:r w:rsidR="00B33946">
        <w:fldChar w:fldCharType="separate"/>
      </w:r>
      <w:r w:rsidR="00B33946">
        <w:t>8</w:t>
      </w:r>
      <w:r w:rsidR="00B33946">
        <w:fldChar w:fldCharType="end"/>
      </w:r>
    </w:p>
    <w:p w14:paraId="381C6228" w14:textId="77777777" w:rsidR="00B33946" w:rsidRDefault="00B33946">
      <w:pPr>
        <w:pStyle w:val="Abbildungsverzeichnis"/>
        <w:rPr>
          <w:rFonts w:asciiTheme="minorHAnsi" w:eastAsiaTheme="minorEastAsia" w:hAnsiTheme="minorHAnsi" w:cstheme="minorBidi"/>
          <w:sz w:val="22"/>
          <w:szCs w:val="22"/>
        </w:rPr>
      </w:pPr>
      <w:r>
        <w:t xml:space="preserve">Abbildung 2 Docker – Beginner’s Guide – Part 1: Images &amp; Containers (Quelle: </w:t>
      </w:r>
      <w:r w:rsidRPr="00E36030">
        <w:rPr>
          <w:color w:val="0000FF"/>
          <w:u w:val="single"/>
        </w:rPr>
        <w:t>https://codingthesmartway.com/wp-content/uploads/2019/02/010-1024x500.png</w:t>
      </w:r>
      <w:r>
        <w:t>)</w:t>
      </w:r>
      <w:r>
        <w:tab/>
      </w:r>
      <w:r>
        <w:fldChar w:fldCharType="begin"/>
      </w:r>
      <w:r>
        <w:instrText xml:space="preserve"> PAGEREF _Toc23764018 \h </w:instrText>
      </w:r>
      <w:r>
        <w:fldChar w:fldCharType="separate"/>
      </w:r>
      <w:r>
        <w:t>10</w:t>
      </w:r>
      <w:r>
        <w:fldChar w:fldCharType="end"/>
      </w:r>
    </w:p>
    <w:p w14:paraId="56F5FE89" w14:textId="10E94973" w:rsidR="00284FA6" w:rsidRDefault="001D3707">
      <w:r>
        <w:rPr>
          <w:b/>
          <w:bCs/>
          <w:noProof/>
        </w:rPr>
        <w:fldChar w:fldCharType="end"/>
      </w:r>
    </w:p>
    <w:p w14:paraId="3632BD44" w14:textId="77777777" w:rsidR="00284FA6" w:rsidRDefault="00284FA6">
      <w:pPr>
        <w:pStyle w:val="berschrift1"/>
        <w:pageBreakBefore w:val="0"/>
        <w:numPr>
          <w:ilvl w:val="0"/>
          <w:numId w:val="0"/>
        </w:numPr>
      </w:pPr>
      <w:bookmarkStart w:id="7" w:name="_Toc23763965"/>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1E320AB3" w14:textId="77777777" w:rsidR="00C806CB" w:rsidRDefault="00284FA6" w:rsidP="008C5CD2">
      <w:pPr>
        <w:pStyle w:val="berschrift1"/>
        <w:pageBreakBefore w:val="0"/>
        <w:numPr>
          <w:ilvl w:val="0"/>
          <w:numId w:val="0"/>
        </w:numPr>
        <w:rPr>
          <w:noProof/>
        </w:rPr>
      </w:pPr>
      <w:r>
        <w:fldChar w:fldCharType="end"/>
      </w:r>
      <w:bookmarkStart w:id="8" w:name="_Toc23763966"/>
      <w:r w:rsidR="008C5CD2">
        <w:t>Codeverzeichnis</w:t>
      </w:r>
      <w:bookmarkEnd w:id="8"/>
      <w:r w:rsidR="008C5CD2">
        <w:fldChar w:fldCharType="begin"/>
      </w:r>
      <w:r w:rsidR="008C5CD2">
        <w:instrText xml:space="preserve"> TOC \h \z \c "Codeteil" </w:instrText>
      </w:r>
      <w:r w:rsidR="008C5CD2">
        <w:fldChar w:fldCharType="separate"/>
      </w:r>
    </w:p>
    <w:p w14:paraId="00D13864" w14:textId="77777777" w:rsidR="00C806CB" w:rsidRDefault="00393B4D">
      <w:pPr>
        <w:pStyle w:val="Abbildungsverzeichnis"/>
        <w:rPr>
          <w:rFonts w:asciiTheme="minorHAnsi" w:eastAsiaTheme="minorEastAsia" w:hAnsiTheme="minorHAnsi" w:cstheme="minorBidi"/>
          <w:sz w:val="22"/>
          <w:szCs w:val="22"/>
        </w:rPr>
      </w:pPr>
      <w:hyperlink w:anchor="_Toc419798065" w:history="1">
        <w:r w:rsidR="00C806CB" w:rsidRPr="00EA0A51">
          <w:rPr>
            <w:rStyle w:val="Hyperlink"/>
          </w:rPr>
          <w:t>Codeteil 1: Beispiel für einen Codeauszug</w:t>
        </w:r>
        <w:r w:rsidR="00C806CB">
          <w:rPr>
            <w:webHidden/>
          </w:rPr>
          <w:tab/>
        </w:r>
        <w:r w:rsidR="00C806CB">
          <w:rPr>
            <w:webHidden/>
          </w:rPr>
          <w:fldChar w:fldCharType="begin"/>
        </w:r>
        <w:r w:rsidR="00C806CB">
          <w:rPr>
            <w:webHidden/>
          </w:rPr>
          <w:instrText xml:space="preserve"> PAGEREF _Toc419798065 \h </w:instrText>
        </w:r>
        <w:r w:rsidR="00C806CB">
          <w:rPr>
            <w:webHidden/>
          </w:rPr>
        </w:r>
        <w:r w:rsidR="00C806CB">
          <w:rPr>
            <w:webHidden/>
          </w:rPr>
          <w:fldChar w:fldCharType="separate"/>
        </w:r>
        <w:r w:rsidR="00C806CB">
          <w:rPr>
            <w:webHidden/>
          </w:rPr>
          <w:t>34</w:t>
        </w:r>
        <w:r w:rsidR="00C806CB">
          <w:rPr>
            <w:webHidden/>
          </w:rPr>
          <w:fldChar w:fldCharType="end"/>
        </w:r>
      </w:hyperlink>
    </w:p>
    <w:p w14:paraId="756D131D" w14:textId="77777777" w:rsidR="00284FA6" w:rsidRDefault="008C5CD2">
      <w:pPr>
        <w:pStyle w:val="berschrift1"/>
        <w:numPr>
          <w:ilvl w:val="0"/>
          <w:numId w:val="0"/>
        </w:numPr>
      </w:pPr>
      <w:r>
        <w:lastRenderedPageBreak/>
        <w:fldChar w:fldCharType="end"/>
      </w:r>
      <w:bookmarkStart w:id="9" w:name="_Toc23763967"/>
      <w:r w:rsidR="00284FA6">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F47A4A" w:rsidR="00ED554B" w:rsidRDefault="00284FA6" w:rsidP="00ED554B">
      <w:pPr>
        <w:pStyle w:val="berschrift1"/>
      </w:pPr>
      <w:bookmarkStart w:id="10" w:name="_Ref490562273"/>
      <w:bookmarkStart w:id="11" w:name="_Toc23763968"/>
      <w:r>
        <w:lastRenderedPageBreak/>
        <w:t>Überblick</w:t>
      </w:r>
      <w:bookmarkEnd w:id="10"/>
      <w:r w:rsidR="000321E7">
        <w:t>/Einleitung</w:t>
      </w:r>
      <w:bookmarkEnd w:id="11"/>
    </w:p>
    <w:p w14:paraId="43D76F66" w14:textId="77777777" w:rsidR="00A72970" w:rsidRDefault="00A72970" w:rsidP="00A72970">
      <w:r>
        <w:t>Microservices, sind grob gesehen Teilmodule Vollständer Softwaresysteme und können sowohl physisch, sprachlich und strukturell getrennt sein. Durch diese Trennung, entsteht eine große Menge, als auch unterschiedliche Arten der Kommunikation. Diese Kommunikation bietet viele Möglichkeiten als auch Tücken. Es muss hierbei, wie so oft, darauf geachtet werden diese möglichst zu erkennen und entsprechend zu behandeln.</w:t>
      </w:r>
    </w:p>
    <w:p w14:paraId="3AD987CD" w14:textId="77777777" w:rsidR="00A72970" w:rsidRDefault="00A72970" w:rsidP="00A72970">
      <w:r>
        <w:t>Die größte Gefahr hierbei ist, dass das System nicht stabiler, sondern womöglich unübersichtlich wird und dem entsprechend schwieriger zu handhaben. Hier wird im Speziellen darauf geschaut, wie wir das System von Microservices, in möglichst jeder Hinsicht robust gestalten können und welche unterschiedlichen Möglichkeiten wir hierbei verwenden können.</w:t>
      </w:r>
    </w:p>
    <w:p w14:paraId="463BA4F4" w14:textId="77777777" w:rsidR="00A72970" w:rsidRDefault="00A72970" w:rsidP="00A72970">
      <w:r>
        <w:t>Robust bedeutet in diesem Falle, dass bei einem Fehler keine Kettenreaktion stattfinden darf, dass wenn erwünscht Nachrichten immer ankommen müssen, dass wenn ein Service überlastet ist, dieser sich wieder erholen darf, dass Services eigenständig upgedatet werden können, dass auf Leistungsanfragen automatisch reagiert wird oder diese keinen Einsturz ergeben, dass bei Fehlern auf Fallbacks zurückgegriffen wird, wenn dies Business technisch möglich ist, dass kontinuierliche „</w:t>
      </w:r>
      <w:proofErr w:type="spellStart"/>
      <w:r>
        <w:t>Healthchecks</w:t>
      </w:r>
      <w:proofErr w:type="spellEnd"/>
      <w:r>
        <w:t>“(Lebst du noch?) durch-geführt werden, dass Auslastung über die einzelnen gleichen Microservices aufgeteilt wird und dass nachvollzogen werden kann, wie der Traffic verläuft.</w:t>
      </w:r>
    </w:p>
    <w:p w14:paraId="79340A8A" w14:textId="77777777" w:rsidR="00A72970" w:rsidRDefault="00A72970" w:rsidP="00A72970">
      <w:r>
        <w:t>Ein weiterer Punkt der Kommunikation, der hierbei untersucht wird, beinhaltet den Kommunikationsfluss welcher mit wachsender Größe sich immer komplizierter gestalten kann.</w:t>
      </w:r>
    </w:p>
    <w:p w14:paraId="5C855188" w14:textId="77777777" w:rsidR="00A72970" w:rsidRDefault="00A72970" w:rsidP="00A72970">
      <w:r>
        <w:t>Bei einer Vielzahl an Microservices, wird es auch Wichtig, dass die einzelnen Services sich finden können bzw. sich an einem zentralen Punkt Anmelden und sichtbar machen können.</w:t>
      </w:r>
    </w:p>
    <w:p w14:paraId="0195C2ED" w14:textId="77777777" w:rsidR="00A72970" w:rsidRDefault="00A72970" w:rsidP="00A72970">
      <w:r>
        <w:t>Um eine möglichst geschickte Verwaltung von Updates zu Gewehrleisten, sollte man auf keinen Fall, auf einen zentralen Konfigurationspunkt verzichten. Hierdurch können Updates auf Vielerlei Services gleichzeitig geändert werden, ohne irgendein durcheinander zu verursachen.</w:t>
      </w:r>
    </w:p>
    <w:p w14:paraId="69639C84" w14:textId="77777777" w:rsidR="00A72970" w:rsidRDefault="00A72970" w:rsidP="00A72970">
      <w:r>
        <w:t>Dabei werden sowohl Drittanbieter Software, als auch mögliche Software Patterns und Techniken untersucht und in entsprechende Kategorien und Softwareschichten eingeteilt.</w:t>
      </w:r>
    </w:p>
    <w:p w14:paraId="71DDEF93" w14:textId="2D786A6B" w:rsidR="00A72970" w:rsidRPr="00A72970" w:rsidRDefault="00A72970" w:rsidP="00A72970">
      <w:r>
        <w:t>Es soll dabei aber nicht um die Organisation oder die Sicherheit dieser Services gehen.</w:t>
      </w:r>
    </w:p>
    <w:p w14:paraId="0617FCA7" w14:textId="028325F3" w:rsidR="0062608E" w:rsidRDefault="00A72970" w:rsidP="00A72970">
      <w:pPr>
        <w:pStyle w:val="berschrift1"/>
      </w:pPr>
      <w:bookmarkStart w:id="12" w:name="_Toc23763969"/>
      <w:r>
        <w:lastRenderedPageBreak/>
        <w:t>Microservices</w:t>
      </w:r>
      <w:bookmarkEnd w:id="12"/>
    </w:p>
    <w:p w14:paraId="29896CA5" w14:textId="3B30A247" w:rsidR="00A72970" w:rsidRDefault="00A030D0" w:rsidP="00A56D5D">
      <w:pPr>
        <w:pStyle w:val="berschrift2"/>
      </w:pPr>
      <w:bookmarkStart w:id="13" w:name="_Toc23763970"/>
      <w:r>
        <w:rPr>
          <w:noProof/>
        </w:rPr>
        <mc:AlternateContent>
          <mc:Choice Requires="wps">
            <w:drawing>
              <wp:anchor distT="0" distB="0" distL="114300" distR="114300" simplePos="0" relativeHeight="251653120" behindDoc="0" locked="0" layoutInCell="1" allowOverlap="1" wp14:anchorId="595B3D61" wp14:editId="4A75F2A9">
                <wp:simplePos x="0" y="0"/>
                <wp:positionH relativeFrom="column">
                  <wp:posOffset>453358</wp:posOffset>
                </wp:positionH>
                <wp:positionV relativeFrom="paragraph">
                  <wp:posOffset>2961981</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166BD573" w:rsidR="00393B4D" w:rsidRPr="008A5BA7" w:rsidRDefault="00393B4D" w:rsidP="00DC2689">
                            <w:pPr>
                              <w:pStyle w:val="Beschriftung"/>
                              <w:rPr>
                                <w:rFonts w:ascii="Arial" w:hAnsi="Arial"/>
                                <w:b/>
                                <w:noProof/>
                                <w:kern w:val="28"/>
                                <w:sz w:val="28"/>
                              </w:rPr>
                            </w:pPr>
                            <w:bookmarkStart w:id="14"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5.7pt;margin-top:233.25pt;width:350.6pt;height:.0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" stroked="f">
                <v:textbox style="mso-fit-shape-to-text:t" inset="0,0,0,0">
                  <w:txbxContent>
                    <w:p w14:paraId="7CF96EFB" w14:textId="166BD573" w:rsidR="00393B4D" w:rsidRPr="008A5BA7" w:rsidRDefault="00393B4D" w:rsidP="00DC2689">
                      <w:pPr>
                        <w:pStyle w:val="Beschriftung"/>
                        <w:rPr>
                          <w:rFonts w:ascii="Arial" w:hAnsi="Arial"/>
                          <w:b/>
                          <w:noProof/>
                          <w:kern w:val="28"/>
                          <w:sz w:val="28"/>
                        </w:rPr>
                      </w:pPr>
                      <w:bookmarkStart w:id="15" w:name="_Toc23764017"/>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rsidRPr="00DC2689">
                        <w:t xml:space="preserve"> </w:t>
                      </w:r>
                      <w:r>
                        <w:t>Monolith gegen Microservices Quelle: Eigene Darstellung</w:t>
                      </w:r>
                      <w:bookmarkEnd w:id="15"/>
                    </w:p>
                  </w:txbxContent>
                </v:textbox>
                <w10:wrap type="topAndBottom"/>
              </v:shape>
            </w:pict>
          </mc:Fallback>
        </mc:AlternateContent>
      </w:r>
      <w:r>
        <w:rPr>
          <w:noProof/>
        </w:rPr>
        <w:drawing>
          <wp:anchor distT="0" distB="0" distL="114300" distR="114300" simplePos="0" relativeHeight="251651072" behindDoc="0" locked="0" layoutInCell="1" allowOverlap="1" wp14:anchorId="390BF659" wp14:editId="29EB0CE5">
            <wp:simplePos x="0" y="0"/>
            <wp:positionH relativeFrom="column">
              <wp:posOffset>437515</wp:posOffset>
            </wp:positionH>
            <wp:positionV relativeFrom="paragraph">
              <wp:posOffset>574040</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72970">
        <w:t>Monolith oder Microservices</w:t>
      </w:r>
      <w:bookmarkEnd w:id="13"/>
    </w:p>
    <w:p w14:paraId="29E77D4A" w14:textId="05F47022" w:rsidR="00A72970" w:rsidRDefault="00A56D5D" w:rsidP="00A56D5D">
      <w:pPr>
        <w:pStyle w:val="berschrift3"/>
      </w:pPr>
      <w:bookmarkStart w:id="16" w:name="_Toc23763971"/>
      <w:r>
        <w:t>Monolith</w:t>
      </w:r>
      <w:bookmarkEnd w:id="16"/>
    </w:p>
    <w:p w14:paraId="24B34C3E" w14:textId="740BD4DC" w:rsidR="000512D5" w:rsidRDefault="000512D5" w:rsidP="000512D5">
      <w:pPr>
        <w:pStyle w:val="berschrift4"/>
      </w:pPr>
      <w:r>
        <w:t>Einführung</w:t>
      </w:r>
    </w:p>
    <w:p w14:paraId="62B32D31" w14:textId="0006D210" w:rsidR="000635BD" w:rsidRPr="00DC2689" w:rsidRDefault="000635BD" w:rsidP="00DC2689">
      <w:pPr>
        <w:keepNext/>
        <w:rPr>
          <w:rFonts w:ascii="Arial" w:hAnsi="Arial"/>
          <w:b/>
          <w:noProof/>
          <w:kern w:val="28"/>
          <w:sz w:val="28"/>
        </w:rPr>
      </w:pPr>
      <w:r w:rsidRPr="000635BD">
        <w:t xml:space="preserve">Ein Monolith ist im Deutschen ein einheitlicher Stein. In unserem Fall widerspiegelt es ein zusammenhängendes Softwaresystem wieder, welches es seit dem Beginn des Internets gibt und alle drei Komponenten in sich Vereinigt. Diese Komponenten sind die UI, die Datenbank und einen Server. Der Code mag in unterschiedliche Teile aufgeteilt sein aber das System wird immer als </w:t>
      </w:r>
      <w:proofErr w:type="spellStart"/>
      <w:r w:rsidRPr="000635BD">
        <w:t>ganzes</w:t>
      </w:r>
      <w:proofErr w:type="spellEnd"/>
      <w:r w:rsidRPr="000635BD">
        <w:t>, einheitliches Paket veröffentlicht. Bei jeder Änderung muss somit auch das ganze System neu veröffentlicht werden.</w:t>
      </w:r>
      <w:r w:rsidR="0045208D" w:rsidRPr="0045208D">
        <w:t xml:space="preserve"> </w:t>
      </w:r>
    </w:p>
    <w:p w14:paraId="1615239B" w14:textId="40A4AE0F" w:rsidR="000512D5" w:rsidRDefault="00A56D5D" w:rsidP="000512D5">
      <w:pPr>
        <w:pStyle w:val="berschrift4"/>
      </w:pPr>
      <w:r>
        <w:t>Vorteile der Monolithen</w:t>
      </w:r>
    </w:p>
    <w:p w14:paraId="1B76B772" w14:textId="7CFBC6E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13170F">
        <w:t>, was vor allem bei eingespielten Entwicklerteam offensichtlich wird.</w:t>
      </w:r>
    </w:p>
    <w:p w14:paraId="537A4F74" w14:textId="0C554E67" w:rsidR="00CB1F00" w:rsidRDefault="005E778E" w:rsidP="00D91C37">
      <w:pPr>
        <w:pStyle w:val="Listenabsatz"/>
        <w:numPr>
          <w:ilvl w:val="0"/>
          <w:numId w:val="34"/>
        </w:numPr>
      </w:pPr>
      <w:r>
        <w:t>Durch die zusammenhängende Architektur, gestaltet es sich einfacher, das System auf einem Server zum Laufen zu bringen. Dies ist dadurch möglich, dass keine weiteren Verbindungen, Ports oder ähnliches festgelegt werden müssen da alles auf einem und demselben System läuft.</w:t>
      </w:r>
    </w:p>
    <w:p w14:paraId="3BCEF366" w14:textId="00DBF8CF" w:rsidR="00CB1F00" w:rsidRDefault="00CB1F00" w:rsidP="00D91C37">
      <w:pPr>
        <w:pStyle w:val="Listenabsatz"/>
        <w:numPr>
          <w:ilvl w:val="0"/>
          <w:numId w:val="34"/>
        </w:numPr>
      </w:pPr>
      <w:r>
        <w:lastRenderedPageBreak/>
        <w:t>Datenbank ist an einem Punkt wodurch Konsistenz deutlich einfach bzw. überhaupt erreicht werden kann</w:t>
      </w:r>
      <w:r w:rsidR="0013170F">
        <w:t>.</w:t>
      </w:r>
    </w:p>
    <w:p w14:paraId="1A3CD0F5" w14:textId="2C789096" w:rsidR="005E778E" w:rsidRPr="000512D5" w:rsidRDefault="005E778E" w:rsidP="00D91C37">
      <w:pPr>
        <w:pStyle w:val="Listenabsatz"/>
        <w:numPr>
          <w:ilvl w:val="0"/>
          <w:numId w:val="34"/>
        </w:numPr>
      </w:pPr>
      <w:r>
        <w:t xml:space="preserve">Es ist deutlich einfacher, eine Datenbank konsistent zu halten, da diese eng mit dem Rest des Systems gekoppelt ist. </w:t>
      </w:r>
    </w:p>
    <w:p w14:paraId="7204A581" w14:textId="69B365AB" w:rsidR="00A56D5D" w:rsidRDefault="00A56D5D" w:rsidP="00A56D5D">
      <w:pPr>
        <w:pStyle w:val="berschrift4"/>
      </w:pPr>
      <w:r>
        <w:t>Nachteile der Monolithen</w:t>
      </w:r>
    </w:p>
    <w:p w14:paraId="5A120D7C" w14:textId="6C2734BA" w:rsidR="000512D5" w:rsidRDefault="0013170F" w:rsidP="00D91C37">
      <w:pPr>
        <w:pStyle w:val="Listenabsatz"/>
        <w:numPr>
          <w:ilvl w:val="0"/>
          <w:numId w:val="35"/>
        </w:numPr>
      </w:pPr>
      <w:r>
        <w:t xml:space="preserve">Je größer die Anwendung wird, also umso mehr Zeilen Code </w:t>
      </w:r>
      <w:r w:rsidR="00D91C37">
        <w:t>sie enthält und z</w:t>
      </w:r>
      <w:r>
        <w:t>usätzliche Features implementiert werden umso wertvoller</w:t>
      </w:r>
      <w:r w:rsidR="00D91C37">
        <w:t>,</w:t>
      </w:r>
      <w:r>
        <w:t xml:space="preserve"> werden Entwickler die sich schon mit dem ganzen System auskennen. Allerdings wird es genauso auch immer schwieriger für neue Entwickler einzusteigen und eigene Beiträge hin beizusteuern.</w:t>
      </w:r>
    </w:p>
    <w:p w14:paraId="019C3321" w14:textId="4BB19867" w:rsidR="000512D5" w:rsidRDefault="00D91C37" w:rsidP="00D91C37">
      <w:pPr>
        <w:pStyle w:val="Listenabsatz"/>
        <w:numPr>
          <w:ilvl w:val="0"/>
          <w:numId w:val="35"/>
        </w:numPr>
      </w:pPr>
      <w:r>
        <w:t>Ein weiteres Problem von zu groß werdenden zusammenhängenden Systemen ist, das jeder Änderung das gesamte System beeinflussen kann. Dies hat zur Folge, dass der Testaufwand bei Änderungen um ein vielfaches größer sein kann. Resultierend kann es schwieriger werden neue Technologien in ein bestehendes System zu integrieren.</w:t>
      </w:r>
    </w:p>
    <w:p w14:paraId="043B30EE" w14:textId="73EC5E56" w:rsidR="003E63AD" w:rsidRDefault="003E63AD" w:rsidP="003E63AD">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8F41B6F" w14:textId="67A9B493" w:rsidR="003E63AD" w:rsidRPr="000512D5" w:rsidRDefault="003E63AD" w:rsidP="003E63AD">
      <w:pPr>
        <w:pStyle w:val="Listenabsatz"/>
        <w:numPr>
          <w:ilvl w:val="0"/>
          <w:numId w:val="35"/>
        </w:numPr>
      </w:pPr>
      <w:r>
        <w:t>Durch eine starke Verzahnung der Teilbereiche können Projekte mit monolithischer Struktur</w:t>
      </w:r>
      <w:r w:rsidR="006B5395">
        <w:t>,</w:t>
      </w:r>
      <w:r>
        <w:t xml:space="preserve"> nicht so leicht viel neues Personal aufnehmen.</w:t>
      </w:r>
    </w:p>
    <w:p w14:paraId="500E157E" w14:textId="547B80FF" w:rsidR="00A56D5D" w:rsidRDefault="00A56D5D" w:rsidP="00A56D5D">
      <w:pPr>
        <w:pStyle w:val="berschrift3"/>
      </w:pPr>
      <w:bookmarkStart w:id="17" w:name="_Toc23763972"/>
      <w:r>
        <w:t>Microservices</w:t>
      </w:r>
      <w:bookmarkEnd w:id="17"/>
    </w:p>
    <w:p w14:paraId="4DA36A26" w14:textId="610C1853" w:rsidR="00AC4074" w:rsidRDefault="000512D5" w:rsidP="00AC4074">
      <w:pPr>
        <w:pStyle w:val="berschrift4"/>
      </w:pPr>
      <w:r>
        <w:t>Einführung</w:t>
      </w:r>
    </w:p>
    <w:p w14:paraId="4CBD1AA0" w14:textId="00666254"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enig Platz benötigende, Anwendung welche einst ein Teilmodul eines Monolithen war. </w:t>
      </w:r>
      <w:r w:rsidR="00B63259">
        <w:t>Hierbei sollte klar sein</w:t>
      </w:r>
      <w:r>
        <w:t>,</w:t>
      </w:r>
      <w:r w:rsidR="00B63259">
        <w:t xml:space="preserve"> das Microservices eigentlich immer in Verbindung mit Containern auftreten. Container bilden hierbei ein Gehäuse </w:t>
      </w:r>
      <w:r w:rsidR="0063158D">
        <w:t>für eine entsprechende Anwendung mit all ihren Abhängigkeiten, Laufzeitumgebungen, System Werkzeugen, System B</w:t>
      </w:r>
      <w:r w:rsidR="005E2B7B">
        <w:t xml:space="preserve">ibliotheken und Einstellungen. </w:t>
      </w:r>
      <w:r w:rsidR="0063158D">
        <w:t xml:space="preserve"> </w:t>
      </w:r>
      <w:r w:rsidR="005E2B7B">
        <w:t xml:space="preserve">Die Container bilden Isolierte Bereiche dar mit ihren eigenen Namenräumen, Benutzern und Ressourcen. Sie stellen allerdings keine Vollwertigen Virtuellen Maschinen dar und Besitzen kein eigenes Betriebssystem oder eigenen Kernel, dies ist allerdings auch gleichzeitig der Grund für ihre Schlankere Bauweise </w:t>
      </w:r>
      <w:sdt>
        <w:sdtPr>
          <w:alias w:val="Don't edit this field"/>
          <w:tag w:val="CitaviPlaceholder#90a7390f-372f-47a6-a2ae-e6ff089f7919"/>
          <w:id w:val="1152638872"/>
          <w:placeholder>
            <w:docPart w:val="DefaultPlaceholder_1081868574"/>
          </w:placeholder>
        </w:sdtPr>
        <w:sdtContent>
          <w:r w:rsidR="005E2B7B">
            <w:fldChar w:fldCharType="begin"/>
          </w:r>
          <w:r w:rsidR="00A845E2">
            <w:instrText>ADDIN CitaviPlaceholder{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}</w:instrText>
          </w:r>
          <w:r w:rsidR="005E2B7B">
            <w:fldChar w:fldCharType="separate"/>
          </w:r>
          <w:hyperlink r:id="rId9" w:anchor="_CTVL001b02821cc9eba40acb4e457a01fe73f18" w:tooltip="Stephan Augsten: Was sind Container? : Definition " w:history="1">
            <w:r w:rsidR="00BB62E3">
              <w:t>(Stephan Augsten 2017)</w:t>
            </w:r>
          </w:hyperlink>
          <w:r w:rsidR="005E2B7B">
            <w:fldChar w:fldCharType="end"/>
          </w:r>
        </w:sdtContent>
      </w:sdt>
      <w:r w:rsidR="005E2B7B">
        <w:t>.</w:t>
      </w:r>
      <w:r w:rsidR="00DC2689" w:rsidRPr="00DC2689">
        <w:t xml:space="preserve"> </w:t>
      </w:r>
    </w:p>
    <w:p w14:paraId="4606E0AC" w14:textId="6325478D" w:rsidR="00A56D5D" w:rsidRDefault="00A030D0" w:rsidP="00A56D5D">
      <w:pPr>
        <w:pStyle w:val="berschrift4"/>
      </w:pPr>
      <w:r>
        <w:rPr>
          <w:noProof/>
        </w:rPr>
        <w:lastRenderedPageBreak/>
        <w:drawing>
          <wp:anchor distT="0" distB="0" distL="114300" distR="114300" simplePos="0" relativeHeight="251654144" behindDoc="0" locked="1" layoutInCell="1" allowOverlap="1" wp14:anchorId="6F8FF664" wp14:editId="47AF77AC">
            <wp:simplePos x="0" y="0"/>
            <wp:positionH relativeFrom="margin">
              <wp:posOffset>410802</wp:posOffset>
            </wp:positionH>
            <wp:positionV relativeFrom="page">
              <wp:posOffset>899032</wp:posOffset>
            </wp:positionV>
            <wp:extent cx="4572000" cy="2176272"/>
            <wp:effectExtent l="0" t="0" r="0" b="0"/>
            <wp:wrapTopAndBottom/>
            <wp:docPr id="7" name="Grafik 7" descr="https://codingthesmartway.com/wp-content/uploads/2019/02/010-1024x5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codingthesmartway.com/wp-content/uploads/2019/02/010-1024x500.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2751"/>
                    <a:stretch/>
                  </pic:blipFill>
                  <pic:spPr bwMode="auto">
                    <a:xfrm>
                      <a:off x="0" y="0"/>
                      <a:ext cx="4572000" cy="217627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2096" behindDoc="0" locked="1" layoutInCell="1" allowOverlap="1" wp14:anchorId="066564A4" wp14:editId="318ECBE4">
                <wp:simplePos x="0" y="0"/>
                <wp:positionH relativeFrom="column">
                  <wp:posOffset>228600</wp:posOffset>
                </wp:positionH>
                <wp:positionV relativeFrom="paragraph">
                  <wp:posOffset>2252345</wp:posOffset>
                </wp:positionV>
                <wp:extent cx="4572000" cy="987552"/>
                <wp:effectExtent l="0" t="0" r="0" b="2540"/>
                <wp:wrapTopAndBottom/>
                <wp:docPr id="8" name="Textfeld 8"/>
                <wp:cNvGraphicFramePr/>
                <a:graphic xmlns:a="http://schemas.openxmlformats.org/drawingml/2006/main">
                  <a:graphicData uri="http://schemas.microsoft.com/office/word/2010/wordprocessingShape">
                    <wps:wsp>
                      <wps:cNvSpPr txBox="1"/>
                      <wps:spPr>
                        <a:xfrm>
                          <a:off x="0" y="0"/>
                          <a:ext cx="4572000" cy="987552"/>
                        </a:xfrm>
                        <a:prstGeom prst="rect">
                          <a:avLst/>
                        </a:prstGeom>
                        <a:solidFill>
                          <a:prstClr val="white"/>
                        </a:solidFill>
                        <a:ln>
                          <a:noFill/>
                        </a:ln>
                        <a:effectLst/>
                      </wps:spPr>
                      <wps:txbx>
                        <w:txbxContent>
                          <w:p w14:paraId="2F32584D" w14:textId="77777777" w:rsidR="00393B4D" w:rsidRPr="00CB63A5" w:rsidRDefault="00393B4D" w:rsidP="00AC4074">
                            <w:pPr>
                              <w:pStyle w:val="Beschriftung"/>
                              <w:rPr>
                                <w:noProof/>
                              </w:rPr>
                            </w:pPr>
                            <w:bookmarkStart w:id="18"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1" w:history="1">
                              <w:r>
                                <w:rPr>
                                  <w:rStyle w:val="Hyperlink"/>
                                </w:rPr>
                                <w:t>https://codingthesmartway.com/wp-content/uploads/2019/02/010-1024x500.png</w:t>
                              </w:r>
                            </w:hyperlink>
                            <w:r>
                              <w:t>)</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66564A4" id="Textfeld 8" o:spid="_x0000_s1030" type="#_x0000_t202" style="position:absolute;left:0;text-align:left;margin-left:18pt;margin-top:177.35pt;width:5in;height:77.7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" stroked="f">
                <v:textbox style="mso-fit-shape-to-text:t" inset="0,0,0,0">
                  <w:txbxContent>
                    <w:p w14:paraId="2F32584D" w14:textId="77777777" w:rsidR="00393B4D" w:rsidRPr="00CB63A5" w:rsidRDefault="00393B4D" w:rsidP="00AC4074">
                      <w:pPr>
                        <w:pStyle w:val="Beschriftung"/>
                        <w:rPr>
                          <w:noProof/>
                        </w:rPr>
                      </w:pPr>
                      <w:bookmarkStart w:id="19" w:name="_Toc23764018"/>
                      <w:r>
                        <w:t xml:space="preserve">Abbildung </w:t>
                      </w:r>
                      <w:r>
                        <w:rPr>
                          <w:noProof/>
                        </w:rPr>
                        <w:fldChar w:fldCharType="begin"/>
                      </w:r>
                      <w:r>
                        <w:rPr>
                          <w:noProof/>
                        </w:rPr>
                        <w:instrText xml:space="preserve"> SEQ Abbildung \* ARABIC </w:instrText>
                      </w:r>
                      <w:r>
                        <w:rPr>
                          <w:noProof/>
                        </w:rPr>
                        <w:fldChar w:fldCharType="separate"/>
                      </w:r>
                      <w:r>
                        <w:rPr>
                          <w:noProof/>
                        </w:rPr>
                        <w:t>2</w:t>
                      </w:r>
                      <w:r>
                        <w:rPr>
                          <w:noProof/>
                        </w:rPr>
                        <w:fldChar w:fldCharType="end"/>
                      </w:r>
                      <w:r>
                        <w:t xml:space="preserve"> </w:t>
                      </w:r>
                      <w:r w:rsidRPr="00DC2689">
                        <w:t xml:space="preserve">Docker – </w:t>
                      </w:r>
                      <w:proofErr w:type="spellStart"/>
                      <w:r w:rsidRPr="00DC2689">
                        <w:t>Beginner’s</w:t>
                      </w:r>
                      <w:proofErr w:type="spellEnd"/>
                      <w:r w:rsidRPr="00DC2689">
                        <w:t xml:space="preserve"> Guide – Part 1: Images &amp; Containers</w:t>
                      </w:r>
                      <w:r>
                        <w:t xml:space="preserve"> (Quelle: </w:t>
                      </w:r>
                      <w:hyperlink r:id="rId12" w:history="1">
                        <w:r>
                          <w:rPr>
                            <w:rStyle w:val="Hyperlink"/>
                          </w:rPr>
                          <w:t>https://codingthesmartway.com/wp-content/uploads/2019/02/010-1024x500.png</w:t>
                        </w:r>
                      </w:hyperlink>
                      <w:r>
                        <w:t>)</w:t>
                      </w:r>
                      <w:bookmarkEnd w:id="19"/>
                    </w:p>
                  </w:txbxContent>
                </v:textbox>
                <w10:wrap type="topAndBottom"/>
                <w10:anchorlock/>
              </v:shape>
            </w:pict>
          </mc:Fallback>
        </mc:AlternateContent>
      </w:r>
      <w:r w:rsidR="00A56D5D">
        <w:t>Vorteile der Microservices</w:t>
      </w:r>
    </w:p>
    <w:p w14:paraId="318180B5" w14:textId="4DE06A87"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78359D45" w:rsidR="00484865" w:rsidRDefault="00484865" w:rsidP="000512D5">
      <w:pPr>
        <w:pStyle w:val="Listenabsatz"/>
        <w:numPr>
          <w:ilvl w:val="0"/>
          <w:numId w:val="36"/>
        </w:numPr>
      </w:pPr>
      <w:r>
        <w:t>Vorausgesetzt die Services sind nicht eng miteinan</w:t>
      </w:r>
      <w:r w:rsidR="00B370EF">
        <w:t>der v</w:t>
      </w:r>
      <w:r>
        <w:t>erzahnt</w:t>
      </w:r>
      <w:r w:rsidR="00EC4CA5">
        <w:t>, können Entwicklerteams freier Entscheiden was für Technologien, Frameworks oder sprachen sie benutzten. Vorausgesetzt dies ist vom Business Standpunkt auch möglich.</w:t>
      </w:r>
    </w:p>
    <w:p w14:paraId="38302EF5" w14:textId="51817C18" w:rsidR="00EC4CA5" w:rsidRDefault="00B370EF" w:rsidP="00B370EF">
      <w:pPr>
        <w:pStyle w:val="Listenabsatz"/>
        <w:numPr>
          <w:ilvl w:val="0"/>
          <w:numId w:val="36"/>
        </w:numPr>
      </w:pPr>
      <w:r w:rsidRPr="00B370EF">
        <w:t>Die jeweiligen Bereitstellungen, können durch eine Trennung, vom gesamten System, in kleinere Teil Bereitstellungen verändert werden, was es einfacher macht Änderungen durchzuführen. Tests, bleiben ebenso auf kleinere Service Systeme begrenzt, wodurch sie schneller Veröffentlicht werden können.</w:t>
      </w:r>
    </w:p>
    <w:p w14:paraId="4AABDE24" w14:textId="0802F987" w:rsidR="00B370EF" w:rsidRDefault="00B370EF" w:rsidP="00B370EF">
      <w:pPr>
        <w:pStyle w:val="Listenabsatz"/>
        <w:numPr>
          <w:ilvl w:val="0"/>
          <w:numId w:val="36"/>
        </w:numPr>
      </w:pPr>
      <w:r>
        <w:t xml:space="preserve">Skalieren der Services wird auch einfacher und Effizienter. Im Gegensatz zum Monolithischen System, wo jeweils das volle System hoch skaliert wird, werden im </w:t>
      </w:r>
      <w:proofErr w:type="spellStart"/>
      <w:r>
        <w:t>Micoservice</w:t>
      </w:r>
      <w:proofErr w:type="spellEnd"/>
      <w:r>
        <w:t xml:space="preserve"> Kontext, nur diejenigen Skaliert welche wirklich benötigt werden, ohne unnötige Ressourcen zu verschwenden. </w:t>
      </w:r>
    </w:p>
    <w:p w14:paraId="0CDE8992" w14:textId="073B8085" w:rsidR="00B370EF" w:rsidRDefault="000D04EB" w:rsidP="00B370EF">
      <w:pPr>
        <w:pStyle w:val="Listenabsatz"/>
        <w:numPr>
          <w:ilvl w:val="0"/>
          <w:numId w:val="36"/>
        </w:numPr>
      </w:pPr>
      <w:r>
        <w:t>Durch die Starke unabhängige Modularität, können Updates je nach Service vollständig unbemerkt durchgeführt werden</w:t>
      </w:r>
      <w:r w:rsidR="00801721">
        <w:t xml:space="preserve"> und es ist nicht mehr notwendig das G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lastRenderedPageBreak/>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51DDD0A5" w14:textId="030713FE" w:rsidR="00CA00E5" w:rsidRPr="000512D5" w:rsidRDefault="00CA00E5" w:rsidP="00B370EF">
      <w:pPr>
        <w:pStyle w:val="Listenabsatz"/>
        <w:numPr>
          <w:ilvl w:val="0"/>
          <w:numId w:val="36"/>
        </w:numPr>
      </w:pPr>
      <w:r>
        <w:t>Services können, durch die Sprachliche Trennung, einfach in anderen Projekten wiederverwendet werden.</w:t>
      </w:r>
    </w:p>
    <w:p w14:paraId="10E5EF3E" w14:textId="5171CEBF" w:rsidR="00A56D5D" w:rsidRDefault="00A56D5D" w:rsidP="00A56D5D">
      <w:pPr>
        <w:pStyle w:val="berschrift4"/>
      </w:pPr>
      <w:r>
        <w:t>Nachteile der Microservices</w:t>
      </w:r>
    </w:p>
    <w:p w14:paraId="5E579D08" w14:textId="6D0163B8" w:rsidR="00F75EFD" w:rsidRDefault="00F75EFD" w:rsidP="00F75EFD">
      <w:pPr>
        <w:pStyle w:val="Listenabsatz"/>
        <w:numPr>
          <w:ilvl w:val="0"/>
          <w:numId w:val="36"/>
        </w:numPr>
      </w:pPr>
      <w:r>
        <w:t>Es kann schwieriger sein, Fehler in einem verteilten System zu finden als in einem Lokalen zusammenhängenden System. Dies tritt verstärkt auf, wenn die Services von unterschiedlichen Teams entwickelt werden.</w:t>
      </w:r>
    </w:p>
    <w:p w14:paraId="495F5D12" w14:textId="203D84F0" w:rsidR="00F75EFD" w:rsidRDefault="00F75EFD" w:rsidP="00F75EFD">
      <w:pPr>
        <w:pStyle w:val="Listenabsatz"/>
        <w:numPr>
          <w:ilvl w:val="0"/>
          <w:numId w:val="36"/>
        </w:numPr>
      </w:pPr>
      <w:r>
        <w:t>Da jeder Service seine eigene Datenbank besitzen kann, kann dies zu Datensatz Duplikationen führen.</w:t>
      </w:r>
    </w:p>
    <w:p w14:paraId="695B7AC2" w14:textId="3B3B3239" w:rsidR="00F75EFD" w:rsidRDefault="00077747" w:rsidP="00F75EFD">
      <w:pPr>
        <w:pStyle w:val="Listenabsatz"/>
        <w:numPr>
          <w:ilvl w:val="0"/>
          <w:numId w:val="36"/>
        </w:numPr>
      </w:pPr>
      <w:r>
        <w:t xml:space="preserve">Die Unterteilung von Services kann zu weit zu gehen und </w:t>
      </w:r>
      <w:r w:rsidR="0044776E">
        <w:t>der</w:t>
      </w:r>
      <w:r>
        <w:t xml:space="preserve"> Überschuss </w:t>
      </w:r>
      <w:r w:rsidR="0044776E">
        <w:t>kann die Nützlichkeit überschreiten.</w:t>
      </w:r>
    </w:p>
    <w:p w14:paraId="64BBEB85" w14:textId="10C31FE0" w:rsidR="003F6368" w:rsidRDefault="003F6368" w:rsidP="00F75EFD">
      <w:pPr>
        <w:pStyle w:val="Listenabsatz"/>
        <w:numPr>
          <w:ilvl w:val="0"/>
          <w:numId w:val="36"/>
        </w:numPr>
      </w:pPr>
      <w:r>
        <w:t xml:space="preserve">Die Notwendigkeit, der Verwendung von Docker oder </w:t>
      </w:r>
      <w:proofErr w:type="spellStart"/>
      <w:r>
        <w:t>Kubernetes</w:t>
      </w:r>
      <w:proofErr w:type="spellEnd"/>
      <w:r>
        <w:t xml:space="preserve"> um das verteilte System zu steuern bzw. Bereitzustellen, kann unerwünscht sein.</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522CA902" w:rsidR="003F6368" w:rsidRDefault="001B6F05" w:rsidP="00F75EFD">
      <w:pPr>
        <w:pStyle w:val="Listenabsatz"/>
        <w:numPr>
          <w:ilvl w:val="0"/>
          <w:numId w:val="36"/>
        </w:numPr>
      </w:pPr>
      <w:r>
        <w:t>Kommunikation zwischen Services, kann sehr teuer werden, wenn sie nicht richtig umgesetzt wird und den entsprechenden Anforderungen entspricht.</w:t>
      </w:r>
    </w:p>
    <w:p w14:paraId="0385E21E" w14:textId="2C11CFF9" w:rsidR="000E07AA" w:rsidRDefault="001B6F05" w:rsidP="000E07AA">
      <w:pPr>
        <w:pStyle w:val="Listenabsatz"/>
        <w:numPr>
          <w:ilvl w:val="0"/>
          <w:numId w:val="36"/>
        </w:numPr>
      </w:pPr>
      <w:r>
        <w:t xml:space="preserve">Datenbank Anfragen, können dazu führen das zusätzliche Datenbanken angesprochen werden müssen, welche zu anderen Services gehören. Dies kann zu Problemen führen(wenn dies </w:t>
      </w:r>
      <w:r w:rsidR="00010E2F">
        <w:t>z. B.</w:t>
      </w:r>
      <w:r>
        <w:t xml:space="preserve"> mehrfach </w:t>
      </w:r>
      <w:r w:rsidRPr="001B6F05">
        <w:t>kaskadieren</w:t>
      </w:r>
      <w:r>
        <w:t>d ist).</w:t>
      </w:r>
    </w:p>
    <w:p w14:paraId="1755DDD2" w14:textId="69334F23" w:rsidR="00A77891" w:rsidRDefault="00A72970" w:rsidP="0055276A">
      <w:pPr>
        <w:pStyle w:val="berschrift1"/>
      </w:pPr>
      <w:bookmarkStart w:id="20" w:name="_Toc23763973"/>
      <w:r>
        <w:lastRenderedPageBreak/>
        <w:t>Verteilte Systeme</w:t>
      </w:r>
      <w:bookmarkEnd w:id="20"/>
    </w:p>
    <w:p w14:paraId="706FDC7C" w14:textId="32FB8392" w:rsidR="00A77891" w:rsidRDefault="00AC4074" w:rsidP="0055276A">
      <w:pPr>
        <w:pStyle w:val="berschrift2"/>
      </w:pPr>
      <w:bookmarkStart w:id="21" w:name="_Toc23763974"/>
      <w:r>
        <w:t>Definition</w:t>
      </w:r>
      <w:bookmarkEnd w:id="21"/>
    </w:p>
    <w:p w14:paraId="5682862E" w14:textId="19A1445A"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A845E2">
            <w:instrText>ADDIN CitaviPlaceholder{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}</w:instrText>
          </w:r>
          <w:r>
            <w:fldChar w:fldCharType="separate"/>
          </w:r>
          <w:hyperlink w:anchor="_CTVL00142c9e052f8e1428e885f82cfd186e9a7" w:tooltip="Andrew S. Tanenbaum; Maarten Van Steen (Mitarb.): Distributed Systems Principles and Paradigms. Zweite Auflage : Pearson Education, 2006 " w:history="1">
            <w:r w:rsidR="00BB62E3">
              <w:t>(Andrew S. Tanenbaum 2006)</w:t>
            </w:r>
          </w:hyperlink>
          <w:r>
            <w:fldChar w:fldCharType="end"/>
          </w:r>
        </w:sdtContent>
      </w:sdt>
      <w:r w:rsidRPr="001C60B5">
        <w:t xml:space="preserve"> </w:t>
      </w:r>
      <w:r w:rsidR="001C60B5" w:rsidRPr="001C60B5">
        <w:t xml:space="preserve">ist ein Verteiltes System ein Zusammenschluss unabhängiger Computer welche dem </w:t>
      </w:r>
      <w:r w:rsidR="001C60B5">
        <w:t xml:space="preserve">Nutzer als ein einziges Zusammenhängendes Systems erscheinen. In unserem </w:t>
      </w:r>
      <w:r w:rsidR="00AC4074">
        <w:t xml:space="preserve">Fall, betrachten wir dieses Verteilte System als ein Zusammenhängendes System aus Microservices. Dem entsprechend trifft unsere vorherige Definition der Microservices hier auf die einzelnen Komponenten/Computer zu. </w:t>
      </w:r>
      <w:r w:rsidR="00AC4074" w:rsidRPr="00AC4074">
        <w:t xml:space="preserve">Hierbei wird nochmal in Frontend und Backend </w:t>
      </w:r>
      <w:r w:rsidR="00AC4074">
        <w:t>Komponenten/Services unterschieden.</w:t>
      </w:r>
      <w:r w:rsidR="00AC4074" w:rsidRPr="00AC4074">
        <w:t xml:space="preserve"> Ersteres </w:t>
      </w:r>
      <w:r w:rsidR="00AC4074">
        <w:t xml:space="preserve">ist </w:t>
      </w:r>
      <w:r w:rsidR="00AC4074" w:rsidRPr="00AC4074">
        <w:t>dem Nutzer</w:t>
      </w:r>
      <w:r w:rsidR="00AC4074">
        <w:t xml:space="preserve"> dabei</w:t>
      </w:r>
      <w:r w:rsidR="00AC4074" w:rsidRPr="00AC4074">
        <w:t xml:space="preserve"> sichtbar</w:t>
      </w:r>
      <w:r w:rsidR="00AC4074">
        <w:t xml:space="preserve"> wobei</w:t>
      </w:r>
      <w:r w:rsidR="00AC4074" w:rsidRPr="00AC4074">
        <w:t xml:space="preserve"> Letzteres</w:t>
      </w:r>
      <w:r w:rsidR="00AC4074">
        <w:t xml:space="preserve"> dies</w:t>
      </w:r>
      <w:r w:rsidR="00AC4074" w:rsidRPr="00AC4074">
        <w:t xml:space="preserve"> nicht</w:t>
      </w:r>
      <w:r w:rsidR="00AC4074">
        <w:t xml:space="preserve"> ist</w:t>
      </w:r>
      <w:r w:rsidR="00AC4074" w:rsidRPr="00AC4074">
        <w:t>, sondern nur intern verwendet</w:t>
      </w:r>
      <w:r w:rsidR="00AC4074">
        <w:t xml:space="preserve"> wird</w:t>
      </w:r>
      <w:r w:rsidR="00AC4074" w:rsidRPr="00AC4074">
        <w:t>.</w:t>
      </w:r>
    </w:p>
    <w:p w14:paraId="6AFD58AE" w14:textId="77777777" w:rsidR="002340A0" w:rsidRDefault="002340A0" w:rsidP="0055276A">
      <w:pPr>
        <w:pStyle w:val="berschrift2"/>
      </w:pPr>
      <w:bookmarkStart w:id="22" w:name="_Toc23763975"/>
      <w:r>
        <w:t>Orchestrierung</w:t>
      </w:r>
      <w:bookmarkEnd w:id="22"/>
    </w:p>
    <w:p w14:paraId="4656017E" w14:textId="718EAC73" w:rsidR="00DE0888" w:rsidRDefault="00DE0888" w:rsidP="00A77891">
      <w:r w:rsidRPr="00DE0888">
        <w:t xml:space="preserve">Es wird besonders wichtig, wenn man ein verteiltes System mit einer Microservice Architektur verwirklicht, dass durch die deutlich größere Anzahl an Services und die dadurch entstehenden Schnittstellen gut gemanagt werden können. Durch Dinge wie Containerisierung und Autoskalierung können die Services deutlich schneller vermehren und unübersichtlich werden. Für diese deutlich größere Anzahl an Services benötigen wir neue Werkzeuge, um diesem Wachstum zu beherrschen und möglichst zu automatisieren. Diese Werkzeuge nennt man in der Fachsprache </w:t>
      </w:r>
      <w:proofErr w:type="spellStart"/>
      <w:r w:rsidRPr="00DE0888">
        <w:t>Orchestratoren</w:t>
      </w:r>
      <w:proofErr w:type="spellEnd"/>
      <w:r w:rsidRPr="00DE0888">
        <w:t xml:space="preserve"> und werden dafür benutzt diese Container automatisiert zu konfigurieren, koordinieren und zu managen. Sie unterscheiden sich hierbei natürlich in Funktionalität und Handhabung. In unseren Untersuchungen, werden wir zu der </w:t>
      </w:r>
      <w:proofErr w:type="spellStart"/>
      <w:r w:rsidRPr="00DE0888">
        <w:t>Orchestrierungs</w:t>
      </w:r>
      <w:proofErr w:type="spellEnd"/>
      <w:r w:rsidRPr="00DE0888">
        <w:t xml:space="preserve"> Plattform </w:t>
      </w:r>
      <w:proofErr w:type="spellStart"/>
      <w:r w:rsidRPr="00DE0888">
        <w:t>Kubernetes</w:t>
      </w:r>
      <w:proofErr w:type="spellEnd"/>
      <w:r w:rsidRPr="00DE0888">
        <w:t xml:space="preserve"> zurückgreifen, da sie zum Zeitpunkt der Thesis die am weitesten verbreitete Plattform ist und diese wohl auch noch eine Weile sein wird.</w:t>
      </w:r>
    </w:p>
    <w:p w14:paraId="09ED4300" w14:textId="4E889959" w:rsidR="00D5231B" w:rsidRDefault="00462CDB" w:rsidP="0055276A">
      <w:pPr>
        <w:pStyle w:val="berschrift2"/>
      </w:pPr>
      <w:bookmarkStart w:id="23" w:name="_Toc23763976"/>
      <w:r>
        <w:t>Netzwerk/</w:t>
      </w:r>
      <w:r w:rsidR="00D5231B">
        <w:t>Kommunikation</w:t>
      </w:r>
      <w:r w:rsidR="00AC4074">
        <w:t xml:space="preserve"> in einem Verteilten System</w:t>
      </w:r>
      <w:bookmarkEnd w:id="23"/>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24" w:name="_Toc23763977"/>
      <w:r>
        <w:lastRenderedPageBreak/>
        <w:t>Von Fehler Potential zu Robustheit</w:t>
      </w:r>
      <w:bookmarkEnd w:id="24"/>
    </w:p>
    <w:p w14:paraId="5550AD7D" w14:textId="77777777" w:rsidR="004F4EC2" w:rsidRDefault="008909E1" w:rsidP="004F4EC2">
      <w:r w:rsidRPr="008909E1">
        <w:t>Zu aller Erst geht es nicht darum falls oder ob etwas Fehlschlägt, sondern wenn etwas Fehlschlägt. Das heißt, wir rechnen fest damit, dass Fehler auftreten werden und Planen für diese im Voraus. In verteilten Systemen trifft dies besonders stark zu, da die erhöhte Anzahl und Vielfalt an Kommunikation, über das Netzwerk, geradezu dazu einlädt. Doch, da wir uns dessen Bewusst sind, können wir entsprechende Komponenten und Sicherheitsmechanismen in unterschiedlichen Schichten einbauen, um diese Systeme Robuster zu machen.</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1DEAD84" w:rsidR="008909E1" w:rsidRDefault="008909E1" w:rsidP="008909E1">
      <w:pPr>
        <w:pStyle w:val="Listenabsatz"/>
        <w:numPr>
          <w:ilvl w:val="0"/>
          <w:numId w:val="38"/>
        </w:numPr>
      </w:pPr>
      <w:r>
        <w:t>Nachrichten Warteschlangen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33F35517" w:rsidR="000A12DB" w:rsidRDefault="00393B4D"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A845E2">
            <w:instrText>ADDIN CitaviPlaceholder{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}</w:instrText>
          </w:r>
          <w:r w:rsidR="000A12DB">
            <w:fldChar w:fldCharType="separate"/>
          </w:r>
          <w:hyperlink w:anchor="_CTVL001b3a45404d2df4913b1f86f3306f1cef4" w:tooltip="Arnon Rotem-Gal-Oz: Fallacies of distributed computing Explained. URL http://www.rgoarchitects.com/Files/fallacies.pdf – Überprüfungsdatum 09.10.2019 " w:history="1">
            <w:r w:rsidR="00BB62E3">
              <w:t>(Arnon Rotem-Gal-Oz)</w:t>
            </w:r>
          </w:hyperlink>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25" w:name="_Toc23763978"/>
      <w:r>
        <w:t>Daten Beständigkeit</w:t>
      </w:r>
      <w:bookmarkEnd w:id="25"/>
    </w:p>
    <w:p w14:paraId="5E88E36C" w14:textId="4C27AAC1" w:rsidR="001E0214" w:rsidRDefault="001E0214" w:rsidP="001E0214">
      <w:r>
        <w:t>Bei einem M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2F17AC76" w14:textId="3A3FF978" w:rsidR="002E5B05"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p>
    <w:p w14:paraId="4E93FF5F" w14:textId="227C9404" w:rsidR="00CD3BF0" w:rsidRDefault="00CD3BF0" w:rsidP="00CD3BF0">
      <w:pPr>
        <w:pStyle w:val="berschrift1"/>
      </w:pPr>
      <w:bookmarkStart w:id="26" w:name="_Toc23763979"/>
      <w:r>
        <w:lastRenderedPageBreak/>
        <w:t>Ein Robustes verteiltes System und Mögliche Werkzeuge um dies Umzusetzen</w:t>
      </w:r>
      <w:bookmarkEnd w:id="26"/>
    </w:p>
    <w:p w14:paraId="45DFAEC7" w14:textId="63FE9262" w:rsidR="006A6BA9" w:rsidRDefault="006A6BA9" w:rsidP="0062608E">
      <w:r>
        <w:t>Die Fehlerquellen/</w:t>
      </w:r>
      <w:r w:rsidR="00CD36EF">
        <w:t>Herausforderungen</w:t>
      </w:r>
      <w:r>
        <w:t xml:space="preserve"> in </w:t>
      </w:r>
      <w:r w:rsidR="00CD36EF">
        <w:t>Detail</w:t>
      </w:r>
      <w:r w:rsidR="008434B3">
        <w:t xml:space="preserve"> -&gt; runterschieben in die einzelnen Bereiche.</w:t>
      </w:r>
    </w:p>
    <w:p w14:paraId="591C3EAC" w14:textId="61F119A1" w:rsidR="0090385F" w:rsidRPr="008B5441" w:rsidRDefault="0090385F" w:rsidP="0062608E">
      <w:pPr>
        <w:rPr>
          <w:lang w:val="en-US"/>
        </w:rPr>
      </w:pPr>
      <w:proofErr w:type="spellStart"/>
      <w:r w:rsidRPr="008B5441">
        <w:rPr>
          <w:lang w:val="en-US"/>
        </w:rPr>
        <w:t>Dont</w:t>
      </w:r>
      <w:proofErr w:type="spellEnd"/>
      <w:r w:rsidRPr="008B5441">
        <w:rPr>
          <w:lang w:val="en-US"/>
        </w:rPr>
        <w:t xml:space="preserve"> apply every pattern</w:t>
      </w:r>
    </w:p>
    <w:p w14:paraId="09BAE508" w14:textId="4798EAD1" w:rsidR="0090385F" w:rsidRPr="008B5441" w:rsidRDefault="0090385F" w:rsidP="0062608E">
      <w:pPr>
        <w:rPr>
          <w:lang w:val="en-US"/>
        </w:rPr>
      </w:pPr>
      <w:proofErr w:type="spellStart"/>
      <w:r w:rsidRPr="008B5441">
        <w:rPr>
          <w:lang w:val="en-US"/>
        </w:rPr>
        <w:t>Dont</w:t>
      </w:r>
      <w:proofErr w:type="spellEnd"/>
      <w:r w:rsidRPr="008B5441">
        <w:rPr>
          <w:lang w:val="en-US"/>
        </w:rPr>
        <w:t xml:space="preserve"> decorate everything</w:t>
      </w:r>
    </w:p>
    <w:p w14:paraId="7A686CE7" w14:textId="43774BB2" w:rsidR="0090385F" w:rsidRPr="008B5441" w:rsidRDefault="0090385F" w:rsidP="0062608E">
      <w:pPr>
        <w:rPr>
          <w:lang w:val="en-US"/>
        </w:rPr>
      </w:pPr>
      <w:r w:rsidRPr="008B5441">
        <w:rPr>
          <w:lang w:val="en-US"/>
        </w:rPr>
        <w:t>Use metrics</w:t>
      </w:r>
    </w:p>
    <w:p w14:paraId="2AACF0A6" w14:textId="5159A1BB" w:rsidR="0090385F" w:rsidRPr="008B5441" w:rsidRDefault="0090385F" w:rsidP="0062608E">
      <w:pPr>
        <w:rPr>
          <w:lang w:val="en-US"/>
        </w:rPr>
      </w:pPr>
      <w:r w:rsidRPr="008B5441">
        <w:rPr>
          <w:lang w:val="en-US"/>
        </w:rPr>
        <w:t>Not only Http (not only in the network)</w:t>
      </w:r>
    </w:p>
    <w:p w14:paraId="079E3F6C" w14:textId="1E21312E" w:rsidR="0090385F" w:rsidRPr="008B5441" w:rsidRDefault="00393B4D" w:rsidP="0062608E">
      <w:pPr>
        <w:rPr>
          <w:lang w:val="en-US"/>
        </w:rPr>
      </w:pPr>
      <w:hyperlink r:id="rId13" w:history="1">
        <w:r w:rsidR="0090385F" w:rsidRPr="008B5441">
          <w:rPr>
            <w:rStyle w:val="Hyperlink"/>
            <w:lang w:val="en-US"/>
          </w:rPr>
          <w:t>https://www.youtube.com/watch?v=gvDvOWtPLVY</w:t>
        </w:r>
      </w:hyperlink>
      <w:r w:rsidR="0090385F" w:rsidRPr="008B5441">
        <w:rPr>
          <w:lang w:val="en-US"/>
        </w:rPr>
        <w:t xml:space="preserve"> 20:20</w:t>
      </w:r>
    </w:p>
    <w:p w14:paraId="5F6F2067" w14:textId="4631F47E" w:rsidR="0090385F" w:rsidRDefault="0090385F" w:rsidP="0090385F">
      <w:pPr>
        <w:tabs>
          <w:tab w:val="left" w:pos="2771"/>
        </w:tabs>
      </w:pPr>
      <w:r w:rsidRPr="00CF053C">
        <w:t>medium.com/@</w:t>
      </w:r>
      <w:proofErr w:type="spellStart"/>
      <w:r w:rsidRPr="00CF053C">
        <w:t>adhorn</w:t>
      </w:r>
      <w:proofErr w:type="spellEnd"/>
      <w:r w:rsidRPr="00CF053C">
        <w:tab/>
      </w:r>
    </w:p>
    <w:p w14:paraId="27687F81" w14:textId="710B9929" w:rsidR="008F51F0" w:rsidRDefault="008F51F0" w:rsidP="008F51F0">
      <w:pPr>
        <w:pStyle w:val="berschrift2"/>
      </w:pPr>
      <w:bookmarkStart w:id="27" w:name="_Toc22038044"/>
      <w:bookmarkStart w:id="28" w:name="_Toc23763980"/>
      <w:r w:rsidRPr="001C7C16">
        <w:t>Servic</w:t>
      </w:r>
      <w:r w:rsidRPr="007757F6">
        <w:t xml:space="preserve">e </w:t>
      </w:r>
      <w:r w:rsidR="00C6601C">
        <w:t>discovery</w:t>
      </w:r>
      <w:bookmarkEnd w:id="27"/>
      <w:bookmarkEnd w:id="28"/>
    </w:p>
    <w:p w14:paraId="0CC86951" w14:textId="40AA4D61" w:rsidR="008F51F0" w:rsidRPr="009526B3" w:rsidRDefault="008F51F0" w:rsidP="00F40167">
      <w:pPr>
        <w:pStyle w:val="berschrift3"/>
      </w:pPr>
      <w:bookmarkStart w:id="29" w:name="_Toc23763981"/>
      <w:r w:rsidRPr="009526B3">
        <w:t xml:space="preserve">Was ist Service </w:t>
      </w:r>
      <w:r w:rsidR="00C6601C">
        <w:t>discovery</w:t>
      </w:r>
      <w:r w:rsidR="009526B3" w:rsidRPr="009526B3">
        <w:t xml:space="preserve"> und warum ist</w:t>
      </w:r>
      <w:r w:rsidR="009526B3">
        <w:t xml:space="preserve"> sie</w:t>
      </w:r>
      <w:r w:rsidR="009526B3" w:rsidRPr="009526B3">
        <w:t xml:space="preserve"> unab</w:t>
      </w:r>
      <w:r w:rsidR="009526B3">
        <w:t>dingbar</w:t>
      </w:r>
      <w:bookmarkEnd w:id="29"/>
    </w:p>
    <w:p w14:paraId="3FC749D6" w14:textId="63EB4D5C" w:rsidR="00CE4ADB" w:rsidRPr="00C6601C" w:rsidRDefault="00CE4ADB" w:rsidP="0090385F">
      <w:pPr>
        <w:tabs>
          <w:tab w:val="left" w:pos="2771"/>
        </w:tabs>
        <w:rPr>
          <w:lang w:val="en-US"/>
        </w:rPr>
      </w:pPr>
      <w:bookmarkStart w:id="30" w:name="_CTVK001d6977399160c4096926b595938f662fc"/>
      <w:r>
        <w:rPr>
          <w:noProof/>
        </w:rPr>
        <w:drawing>
          <wp:anchor distT="0" distB="0" distL="114300" distR="114300" simplePos="0" relativeHeight="251668480" behindDoc="0" locked="1" layoutInCell="1" allowOverlap="1" wp14:anchorId="46CC7386" wp14:editId="3D064060">
            <wp:simplePos x="0" y="0"/>
            <wp:positionH relativeFrom="column">
              <wp:posOffset>788670</wp:posOffset>
            </wp:positionH>
            <wp:positionV relativeFrom="paragraph">
              <wp:posOffset>1534160</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14"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0"/>
      <w:r w:rsidR="009526B3" w:rsidRPr="009526B3">
        <w:t xml:space="preserve">Mit der Microservice Architektur, kommen anstelle von ein paar wenigen schweren übersichtlichen Services, unglaublich viele, schlanke, kurzlebige und autoskalierte Services zum Einsatz. Und all diese neuen Services sollen nun auch noch miteinander kommunizieren.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t xml:space="preserve"> </w:t>
      </w:r>
      <w:proofErr w:type="spellStart"/>
      <w:r w:rsidR="009526B3" w:rsidRPr="00C6601C">
        <w:rPr>
          <w:lang w:val="en-US"/>
        </w:rPr>
        <w:t>Hier</w:t>
      </w:r>
      <w:proofErr w:type="spellEnd"/>
      <w:r w:rsidR="009526B3" w:rsidRPr="00C6601C">
        <w:rPr>
          <w:lang w:val="en-US"/>
        </w:rPr>
        <w:t xml:space="preserve"> </w:t>
      </w:r>
      <w:proofErr w:type="spellStart"/>
      <w:r w:rsidR="009526B3" w:rsidRPr="00C6601C">
        <w:rPr>
          <w:lang w:val="en-US"/>
        </w:rPr>
        <w:t>kommt</w:t>
      </w:r>
      <w:proofErr w:type="spellEnd"/>
      <w:r w:rsidR="009526B3" w:rsidRPr="00C6601C">
        <w:rPr>
          <w:lang w:val="en-US"/>
        </w:rPr>
        <w:t xml:space="preserve"> die Service </w:t>
      </w:r>
      <w:r w:rsidR="00C6601C" w:rsidRPr="00C6601C">
        <w:rPr>
          <w:lang w:val="en-US"/>
        </w:rPr>
        <w:t>discovery</w:t>
      </w:r>
      <w:r w:rsidR="009526B3" w:rsidRPr="00C6601C">
        <w:rPr>
          <w:lang w:val="en-US"/>
        </w:rPr>
        <w:t xml:space="preserve"> </w:t>
      </w:r>
      <w:proofErr w:type="gramStart"/>
      <w:r w:rsidR="009526B3" w:rsidRPr="00C6601C">
        <w:rPr>
          <w:lang w:val="en-US"/>
        </w:rPr>
        <w:t>ins</w:t>
      </w:r>
      <w:proofErr w:type="gramEnd"/>
      <w:r w:rsidR="009526B3" w:rsidRPr="00C6601C">
        <w:rPr>
          <w:lang w:val="en-US"/>
        </w:rPr>
        <w:t xml:space="preserve"> Spiel. </w:t>
      </w:r>
    </w:p>
    <w:p w14:paraId="65F223F8" w14:textId="671D088E" w:rsidR="00CE4ADB" w:rsidRDefault="00CE4ADB" w:rsidP="00CE4ADB">
      <w:pPr>
        <w:pStyle w:val="Beschriftung"/>
      </w:pPr>
      <w:r w:rsidRPr="00CE4ADB">
        <w:rPr>
          <w:lang w:val="en-US"/>
        </w:rPr>
        <w:lastRenderedPageBreak/>
        <w:t xml:space="preserve">Figure </w:t>
      </w:r>
      <w:r>
        <w:fldChar w:fldCharType="begin"/>
      </w:r>
      <w:r w:rsidRPr="00CE4ADB">
        <w:rPr>
          <w:lang w:val="en-US"/>
        </w:rPr>
        <w:instrText xml:space="preserve"> SEQ Figure \* ARABIC </w:instrText>
      </w:r>
      <w:r>
        <w:fldChar w:fldCharType="separate"/>
      </w:r>
      <w:r w:rsidR="00542F15">
        <w:rPr>
          <w:noProof/>
          <w:lang w:val="en-US"/>
        </w:rPr>
        <w:t>1</w:t>
      </w:r>
      <w:r>
        <w:fldChar w:fldCharType="end"/>
      </w:r>
      <w:r w:rsidRPr="00CE4ADB">
        <w:rPr>
          <w:lang w:val="en-US"/>
        </w:rPr>
        <w:t>: Why</w:t>
      </w:r>
      <w:r>
        <w:rPr>
          <w:lang w:val="en-US"/>
        </w:rPr>
        <w:t xml:space="preserve"> Use</w:t>
      </w:r>
      <w:r w:rsidRPr="00CE4ADB">
        <w:rPr>
          <w:lang w:val="en-US"/>
        </w:rPr>
        <w:t xml:space="preserve"> Service </w:t>
      </w:r>
      <w:r w:rsidR="00C6601C">
        <w:rPr>
          <w:lang w:val="en-US"/>
        </w:rPr>
        <w:t>discovery</w:t>
      </w:r>
      <w:r w:rsidRPr="00CE4ADB">
        <w:rPr>
          <w:lang w:val="en-US"/>
        </w:rPr>
        <w:t xml:space="preserve">.jpg </w:t>
      </w:r>
      <w:sdt>
        <w:sdtPr>
          <w:alias w:val="Don't edit this field"/>
          <w:tag w:val="CitaviPlaceholder#16922295-c493-408c-95e0-d84f2dbd6094"/>
          <w:id w:val="-80598946"/>
          <w:placeholder>
            <w:docPart w:val="DefaultPlaceholder_1081868574"/>
          </w:placeholder>
        </w:sdtPr>
        <w:sdtContent>
          <w:r>
            <w:fldChar w:fldCharType="begin"/>
          </w:r>
          <w:r w:rsidR="00A845E2">
            <w:rPr>
              <w:lang w:val="en-US"/>
            </w:rPr>
            <w:instrText>ADDIN CitaviPlaceholder{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}</w:instrText>
          </w:r>
          <w:r>
            <w:fldChar w:fldCharType="separate"/>
          </w:r>
          <w:hyperlink w:anchor="_CTVL001ed4504380a874c7bafaa5d7178afa078" w:tooltip="Chris Richardson of Eventuate, Inc.: Service Discovery in a Microservices Architecture - NGINX. URL https://www.nginx.com/blog/service-discovery-in-a-…" w:history="1">
            <w:r>
              <w:t>(Chris Richardson of Eventuate, Inc. 2015)</w:t>
            </w:r>
          </w:hyperlink>
          <w:r>
            <w:fldChar w:fldCharType="end"/>
          </w:r>
        </w:sdtContent>
      </w:sdt>
    </w:p>
    <w:p w14:paraId="6EF03082" w14:textId="1DBEC382" w:rsidR="008F51F0" w:rsidRPr="00F40167" w:rsidRDefault="009526B3" w:rsidP="0090385F">
      <w:pPr>
        <w:tabs>
          <w:tab w:val="left" w:pos="2771"/>
        </w:tabs>
      </w:pPr>
      <w:r w:rsidRPr="009526B3">
        <w:t>Sie bietet einen oder mehrere Zentrale Orte wo die jeweiligen gesuchten Services gefunden werden können</w:t>
      </w:r>
      <w:r>
        <w:t xml:space="preserve">, </w:t>
      </w:r>
      <w:r w:rsidR="00CE4ADB">
        <w:t xml:space="preserve"> wobei sich diese </w:t>
      </w:r>
      <w:r>
        <w:t xml:space="preserve">zuerst einmal </w:t>
      </w:r>
      <w:r w:rsidR="00CE4ADB">
        <w:t>anmelden müssen</w:t>
      </w:r>
      <w:r>
        <w:t xml:space="preserve">, deshalb werden sie auch Service </w:t>
      </w:r>
      <w:proofErr w:type="spellStart"/>
      <w:r>
        <w:t>Registries</w:t>
      </w:r>
      <w:proofErr w:type="spellEnd"/>
      <w:r>
        <w:t xml:space="preserve"> genannt.</w:t>
      </w:r>
      <w:r w:rsidRPr="009526B3">
        <w:t xml:space="preserve"> </w:t>
      </w:r>
      <w:r w:rsidR="00CE4ADB">
        <w:t>Im selben Schritt</w:t>
      </w:r>
      <w:r w:rsidRPr="009526B3">
        <w:t xml:space="preserve"> wird in diesem Prozess auch ei</w:t>
      </w:r>
      <w:r w:rsidR="00DA2BEC">
        <w:t>ne Lastenverteilung durchgeführt</w:t>
      </w:r>
      <w:r w:rsidR="00CE4ADB">
        <w:t xml:space="preserve"> wodurch sie nichtmehr an anderer Stelle</w:t>
      </w:r>
      <w:r w:rsidR="008D5190">
        <w:t xml:space="preserve"> zusätzlich</w:t>
      </w:r>
      <w:r w:rsidR="00CE4ADB">
        <w:t xml:space="preserve"> benötigt wird</w:t>
      </w:r>
      <w:r w:rsidRPr="009526B3">
        <w:t>. Um diese Technik anzuwenden, gibt es</w:t>
      </w:r>
      <w:r w:rsidR="00DA2BEC">
        <w:t xml:space="preserve"> Hauptsächlich zwei</w:t>
      </w:r>
      <w:r w:rsidRPr="009526B3">
        <w:t xml:space="preserve"> Herangehensweisen, welche nun </w:t>
      </w:r>
      <w:r w:rsidR="00DA2BEC">
        <w:t>angeschaut</w:t>
      </w:r>
      <w:r w:rsidRPr="009526B3">
        <w:t xml:space="preserve"> werden.</w:t>
      </w:r>
    </w:p>
    <w:p w14:paraId="3722D956" w14:textId="51707DDF" w:rsidR="00DA2BEC" w:rsidRDefault="00072B63" w:rsidP="00DA2BEC">
      <w:pPr>
        <w:pStyle w:val="berschrift3"/>
      </w:pPr>
      <w:bookmarkStart w:id="31" w:name="_Toc23763982"/>
      <w:r>
        <w:t>Servers</w:t>
      </w:r>
      <w:r w:rsidR="00DA2BEC">
        <w:t xml:space="preserve">eitige </w:t>
      </w:r>
      <w:r>
        <w:t>d</w:t>
      </w:r>
      <w:r w:rsidR="00DA2BEC">
        <w:t>iscovery</w:t>
      </w:r>
      <w:bookmarkEnd w:id="31"/>
    </w:p>
    <w:p w14:paraId="514887AB" w14:textId="6AF40BB5" w:rsidR="00C6601C" w:rsidRDefault="00C6601C" w:rsidP="00C6601C">
      <w:r>
        <w:t>In dieser Technik wird ein separater Load balancer benutzt, dieser dient auch als Ein-gang für die Clients. Der Load balancer fragt bei der Service Registry nach und leitet die entsprechenden Clients an die gesuchten verfügbaren Instanzen weiter(immer ein zusätzlicher Stopp).</w:t>
      </w:r>
    </w:p>
    <w:p w14:paraId="66897EAA" w14:textId="77777777" w:rsidR="00C6601C" w:rsidRDefault="00C6601C" w:rsidP="00C6601C">
      <w:r>
        <w:t>Auf die genauen Registrierungsverfahren wird später eingegangen.</w:t>
      </w:r>
    </w:p>
    <w:p w14:paraId="2F891DF5" w14:textId="1D7BD609" w:rsidR="00C6601C" w:rsidRDefault="00C6601C" w:rsidP="00C6601C">
      <w:r>
        <w:t>Wenn Serverseitige discovery benutzt wird kommen einige Vor</w:t>
      </w:r>
      <w:r w:rsidR="0073324C">
        <w:t>-</w:t>
      </w:r>
      <w:r>
        <w:t xml:space="preserve"> und Nachteile mit sich. Durch die Abstraktion des discovery Mechanismus, ist es möglich Clients/Services unabhängig von ihrer Sprache zu benutzten und entfernt die Notwendigkeit diese zu Implementieren. Außerdem stellen einige Bereitstellungsumgebungen diese frei zur Verfügung. Das Problem dieser Technik ist, dass durch die Einfügung eines zusätzlichen Load </w:t>
      </w:r>
      <w:proofErr w:type="spellStart"/>
      <w:r>
        <w:t>balancers</w:t>
      </w:r>
      <w:proofErr w:type="spellEnd"/>
      <w:r>
        <w:t>, eine weitere Hochverfügbare Komponente eingefügt wird.</w:t>
      </w:r>
    </w:p>
    <w:p w14:paraId="5EE3FA8E" w14:textId="18A401E6" w:rsidR="00DA2BEC" w:rsidRDefault="00072B63" w:rsidP="00DA2BEC">
      <w:pPr>
        <w:pStyle w:val="berschrift3"/>
      </w:pPr>
      <w:bookmarkStart w:id="32" w:name="_Toc23763983"/>
      <w:r>
        <w:t>Clients</w:t>
      </w:r>
      <w:r w:rsidR="00DA2BEC">
        <w:t xml:space="preserve">eitige </w:t>
      </w:r>
      <w:r>
        <w:t>d</w:t>
      </w:r>
      <w:r w:rsidR="00DA2BEC">
        <w:t>iscovery</w:t>
      </w:r>
      <w:bookmarkEnd w:id="32"/>
    </w:p>
    <w:p w14:paraId="694F2855" w14:textId="77777777" w:rsidR="0073324C" w:rsidRDefault="0073324C" w:rsidP="0073324C">
      <w:r>
        <w:t xml:space="preserve">Bei der Clientseitigen discovery Methode, sind die Clients dafür verantwortlich, die verfügbaren Service Instanzen zu finden und die Last über sie zu verteilen. Dafür fragen die Clients bei der Service Registry nach und erhalten die verfügbaren Instanzen für die jeweilige Aufgabe. Die Clients, benutzen dann einen Load </w:t>
      </w:r>
      <w:proofErr w:type="spellStart"/>
      <w:r>
        <w:t>balancing</w:t>
      </w:r>
      <w:proofErr w:type="spellEnd"/>
      <w:r>
        <w:t xml:space="preserve"> Algorithmus, um einen Service auszuwählen.</w:t>
      </w:r>
    </w:p>
    <w:p w14:paraId="1CCB2BAF" w14:textId="77777777" w:rsidR="0073324C" w:rsidRDefault="0073324C" w:rsidP="0073324C">
      <w:r>
        <w:t>Auf die genauen Registrierungsverfahren wird später eingegangen.</w:t>
      </w:r>
    </w:p>
    <w:p w14:paraId="7ADF511B" w14:textId="39579425" w:rsidR="00DA2BEC" w:rsidRDefault="0073324C" w:rsidP="0073324C">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25EC846" w14:textId="57C37ACF" w:rsidR="0073324C" w:rsidRDefault="00F7355E" w:rsidP="00F7355E">
      <w:pPr>
        <w:pStyle w:val="berschrift3"/>
      </w:pPr>
      <w:proofErr w:type="spellStart"/>
      <w:r>
        <w:lastRenderedPageBreak/>
        <w:t>Selbstregistrierungs</w:t>
      </w:r>
      <w:proofErr w:type="spellEnd"/>
      <w:r>
        <w:t xml:space="preserve"> Methode</w:t>
      </w:r>
    </w:p>
    <w:p w14:paraId="5126D343" w14:textId="3F0B20AB" w:rsidR="00F7355E" w:rsidRPr="00F7355E" w:rsidRDefault="005A22D6" w:rsidP="00F7355E">
      <w:r>
        <w:t xml:space="preserve">Jede Service Instanz ist in dieser Methode, selbst dafür verantwortlich sich an der Registry Anzumelden. Außerdem sendet </w:t>
      </w:r>
      <w:r w:rsidR="00160006">
        <w:t xml:space="preserve">der Client die </w:t>
      </w:r>
      <w:r w:rsidR="00A248D9">
        <w:t>Herzschläge</w:t>
      </w:r>
      <w:r w:rsidR="00160006">
        <w:t>(kontinuierliche Abfragen) anfragen um nicht abgemeldet zu werden.</w:t>
      </w:r>
      <w:r w:rsidR="00DF16AE">
        <w:t xml:space="preserve"> Die Nachteile gleichen denn der Clientseitigen Methode, der Registrierungscode muss für jede Sprache oder jedes Framework erneut geschrieben werden wenn diese nicht schon vorhanden sind.</w:t>
      </w:r>
    </w:p>
    <w:p w14:paraId="75F8A665" w14:textId="259B9608" w:rsidR="0073324C" w:rsidRDefault="00F7355E" w:rsidP="00F7355E">
      <w:pPr>
        <w:pStyle w:val="berschrift3"/>
      </w:pPr>
      <w:proofErr w:type="spellStart"/>
      <w:r>
        <w:t>Drittparteiregistrierungs</w:t>
      </w:r>
      <w:proofErr w:type="spellEnd"/>
      <w:r>
        <w:t xml:space="preserve"> Methode</w:t>
      </w:r>
    </w:p>
    <w:p w14:paraId="5CD77816" w14:textId="77346030" w:rsidR="00F7355E" w:rsidRDefault="007A01F0" w:rsidP="00F7355E">
      <w:r>
        <w:t>Mit dieser Methode, sind die Clients/Services nicht selbst verantwortlich sich an</w:t>
      </w:r>
      <w:r w:rsidR="00A248D9">
        <w:t xml:space="preserve">- oder </w:t>
      </w:r>
      <w:r>
        <w:t>abzumelden</w:t>
      </w:r>
      <w:r w:rsidR="00A248D9">
        <w:t xml:space="preserve">. Stattdessen übernimmt diese Aufgabe eine Drittkomponente namens Service Registrator. Der Registrator überwacht Änderungen der Services entweder durch Herzschläge oder durch Überwachung der Events des Services. </w:t>
      </w:r>
      <w:r w:rsidR="00D405AB">
        <w:t xml:space="preserve">Wenn der Registrator neue Services erkennt, Registriert er diese an der Registry und meldet diese wieder ab, sollten diese nicht länger verfügbar sein. </w:t>
      </w:r>
    </w:p>
    <w:p w14:paraId="3133B6A6" w14:textId="64ADF9D1" w:rsidR="0073324C" w:rsidRPr="00DA2BEC" w:rsidRDefault="00D405AB" w:rsidP="0073324C">
      <w:r>
        <w:t xml:space="preserve">Der große Vorteil eine Drittkomponente zu verwenden, besteht darin das die Services nicht mehr eng mit der Registry verbunden sind. </w:t>
      </w:r>
      <w:r w:rsidR="00953B9E">
        <w:t>Es ist nicht notwendig für die selbst Registrierung eine Implementierung für jeden unterschiedlichen Service zu schreiben. Der Nachteil der dabei entsteht ist der, dass eine weitere Hoch verfügbare Komponente hinzukommt welche gemanagte werden muss.</w:t>
      </w:r>
    </w:p>
    <w:p w14:paraId="20F6869D" w14:textId="66A3CCA1" w:rsidR="006A6BA9" w:rsidRDefault="00CD36EF" w:rsidP="008434B3">
      <w:pPr>
        <w:pStyle w:val="berschrift2"/>
      </w:pPr>
      <w:bookmarkStart w:id="33" w:name="_Toc23763984"/>
      <w:r>
        <w:t>Bulkhead</w:t>
      </w:r>
      <w:bookmarkEnd w:id="33"/>
    </w:p>
    <w:p w14:paraId="7EEBAF33" w14:textId="77777777" w:rsidR="008434B3" w:rsidRDefault="008434B3" w:rsidP="008434B3">
      <w:r>
        <w:t>Ist ein Begriff, welcher aus dem Schiffsbau kommt und beschreibt eine Technik, bei der das Schiff in Segmente unterteilt wird. Bei einem Leck können diese Segmente separat geschlossen werden, um somit zu verhindern, dass das gesamte Schiff voll Wasser läuft. Feuerschutztüren im Brandschutz dienen demselben Zweck und verhindern die Rauchverbreitung im Haus.</w:t>
      </w:r>
    </w:p>
    <w:p w14:paraId="47C2AB87" w14:textId="32AD3795" w:rsidR="008434B3" w:rsidRDefault="008434B3" w:rsidP="008434B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einander Technisch getrennt werden.</w:t>
      </w:r>
    </w:p>
    <w:p w14:paraId="0748BA9C" w14:textId="109931B7" w:rsidR="008434B3" w:rsidRDefault="008434B3" w:rsidP="008434B3">
      <w:pPr>
        <w:pStyle w:val="berschrift3"/>
      </w:pPr>
      <w:bookmarkStart w:id="34" w:name="_Toc23763985"/>
      <w:r>
        <w:t>Probleme welche durch das Bulkhead Pattern gelöst werden</w:t>
      </w:r>
      <w:bookmarkEnd w:id="34"/>
    </w:p>
    <w:p w14:paraId="04264F2F" w14:textId="4B7F76D6" w:rsidR="00450F86" w:rsidRDefault="00450F86" w:rsidP="00FE5CA3">
      <w:pPr>
        <w:pStyle w:val="Listenabsatz"/>
        <w:numPr>
          <w:ilvl w:val="0"/>
          <w:numId w:val="39"/>
        </w:numPr>
      </w:pPr>
      <w:r>
        <w:t>Weitergabe von Fehlern: Da das System in einzelne Bereiche Isoliert ist und keine Ressourcen Teilt, können Fehler in anschließenden/verbunden Teilsystemen Isoliert werden. Das heißt wenn ein Service einen Fehler auslöst werden die Restlichen Systeme nicht beeinträchtigt.</w:t>
      </w:r>
    </w:p>
    <w:p w14:paraId="46AA5C06" w14:textId="019725AB" w:rsidR="008434B3" w:rsidRDefault="00450F86" w:rsidP="00FE5CA3">
      <w:pPr>
        <w:pStyle w:val="Listenabsatz"/>
        <w:numPr>
          <w:ilvl w:val="0"/>
          <w:numId w:val="39"/>
        </w:numPr>
      </w:pPr>
      <w:r>
        <w:lastRenderedPageBreak/>
        <w:t xml:space="preserve">Lärmender Nachbar: Wenn das Pattern richtig umgesetzt wurde, also Netzwerk, </w:t>
      </w:r>
      <w:r w:rsidR="004C0010">
        <w:t>Speicherplatz</w:t>
      </w:r>
      <w:r>
        <w:t xml:space="preserve"> und Rechenleistung getrennt wurden. Stellt dies sicher, dass wenn ein Einzelner Service sehr viele Ressourcen verwendet dies nicht andere Services, außerhalb der Isolierten Zone, beeinträchtigt.</w:t>
      </w:r>
    </w:p>
    <w:p w14:paraId="41E833BD" w14:textId="7419652E" w:rsidR="008434B3" w:rsidRDefault="00450F86" w:rsidP="0062608E">
      <w:pPr>
        <w:pStyle w:val="Listenabsatz"/>
        <w:numPr>
          <w:ilvl w:val="0"/>
          <w:numId w:val="39"/>
        </w:numPr>
      </w:pPr>
      <w:r>
        <w:t xml:space="preserve">Ungewöhnliche Bedarf/Nachfragen: Der Bulkhead Schützt </w:t>
      </w:r>
      <w:r w:rsidR="0030310B">
        <w:t xml:space="preserve">Ressourcen in deren Isolierten Zonen davor, dass andere Services ungewöhnliche Anfragen erhalten </w:t>
      </w:r>
      <w:r w:rsidR="00010E2F">
        <w:t>z. B.</w:t>
      </w:r>
      <w:r w:rsidR="0030310B">
        <w:t xml:space="preserve"> wenn viel mehr Nachfragen als sonst stattfinden. Das heißt das nur der Jeweilige Service von TCP Port Auslastung, Datenbank verfall etc. beeinflusst wird.</w:t>
      </w:r>
    </w:p>
    <w:p w14:paraId="234E707A" w14:textId="0D452573" w:rsidR="008434B3" w:rsidRDefault="0030310B" w:rsidP="008434B3">
      <w:pPr>
        <w:pStyle w:val="berschrift3"/>
      </w:pPr>
      <w:bookmarkStart w:id="35" w:name="_Toc23763986"/>
      <w:r>
        <w:t>Prinzipien des Bulkhead Patterns</w:t>
      </w:r>
      <w:bookmarkEnd w:id="35"/>
    </w:p>
    <w:p w14:paraId="705A928E" w14:textId="6ACBAC1A" w:rsidR="000F3185" w:rsidRDefault="004C0010" w:rsidP="004C0010">
      <w:pPr>
        <w:pStyle w:val="Listenabsatz"/>
        <w:numPr>
          <w:ilvl w:val="0"/>
          <w:numId w:val="40"/>
        </w:numPr>
      </w:pPr>
      <w:r>
        <w:t xml:space="preserve">Teile Möglichst </w:t>
      </w:r>
      <w:r w:rsidR="000031AC">
        <w:t>Nichts</w:t>
      </w:r>
      <w:r>
        <w:t xml:space="preserve">: </w:t>
      </w:r>
    </w:p>
    <w:p w14:paraId="03A92331" w14:textId="6335B1DF" w:rsidR="004C0010" w:rsidRDefault="004C0010" w:rsidP="000031AC">
      <w:pPr>
        <w:pStyle w:val="Listenabsatz"/>
      </w:pPr>
      <w:r>
        <w:t xml:space="preserve">Soweit es </w:t>
      </w:r>
      <w:r w:rsidR="000031AC">
        <w:t>m</w:t>
      </w:r>
      <w:r>
        <w:t>öglich ist</w:t>
      </w:r>
      <w:r w:rsidR="000031AC">
        <w:t>,</w:t>
      </w:r>
      <w:r>
        <w:t xml:space="preserve"> sollte, wenn Services in eigene Fehlerzonen isoliert werden keine Datenbanken, Firewalls, Speicher und Rechenleistung etc. teilen. Durch </w:t>
      </w:r>
      <w:r w:rsidR="000031AC">
        <w:t>Kostenmanagement kann man es auch nur auf die Services herunterbrachten.</w:t>
      </w:r>
    </w:p>
    <w:p w14:paraId="0AB7B278" w14:textId="740D6A53" w:rsidR="004C0010" w:rsidRDefault="004C0010" w:rsidP="004C0010">
      <w:pPr>
        <w:pStyle w:val="Listenabsatz"/>
        <w:numPr>
          <w:ilvl w:val="0"/>
          <w:numId w:val="40"/>
        </w:numPr>
      </w:pPr>
      <w:r>
        <w:t>Vermeide Synchrone aufrufe zu anderen Services:</w:t>
      </w:r>
    </w:p>
    <w:p w14:paraId="56881F3C" w14:textId="14D30520" w:rsidR="00033038" w:rsidRDefault="007863B5" w:rsidP="00033038">
      <w:pPr>
        <w:pStyle w:val="Listenabsatz"/>
      </w:pPr>
      <w:r>
        <w:t xml:space="preserve">Synchrone </w:t>
      </w:r>
      <w:r w:rsidR="000031AC">
        <w:t xml:space="preserve">Service zu Service </w:t>
      </w:r>
      <w:r>
        <w:t>Kommunikation erweitert</w:t>
      </w:r>
      <w:r w:rsidR="000031AC">
        <w:t xml:space="preserve"> die Fehlerzone eines Bulkheads. Es können Fehler und Trägheit mit synchronen aufrufen übertragen werden und somit den Schutz welchen Bulkheads gewähren Verletzten.</w:t>
      </w:r>
    </w:p>
    <w:p w14:paraId="6B6EBA23" w14:textId="6370B4EC" w:rsidR="00AE0B52" w:rsidRDefault="00033038" w:rsidP="00033038">
      <w:pPr>
        <w:pStyle w:val="berschrift2"/>
        <w:rPr>
          <w:lang w:val="en-US"/>
        </w:rPr>
      </w:pPr>
      <w:bookmarkStart w:id="36" w:name="_Toc23763987"/>
      <w:r>
        <w:rPr>
          <w:lang w:val="en-US"/>
        </w:rPr>
        <w:t>Ci</w:t>
      </w:r>
      <w:r w:rsidR="00CD36EF" w:rsidRPr="000F3185">
        <w:rPr>
          <w:lang w:val="en-US"/>
        </w:rPr>
        <w:t>rcuit breaker</w:t>
      </w:r>
      <w:bookmarkEnd w:id="36"/>
    </w:p>
    <w:p w14:paraId="4922A32D" w14:textId="246D4A3E" w:rsidR="0060390B" w:rsidRDefault="00BF098B" w:rsidP="00033038">
      <w:r w:rsidRPr="00BF098B">
        <w:t xml:space="preserve">Circuit </w:t>
      </w:r>
      <w:proofErr w:type="spellStart"/>
      <w:r w:rsidRPr="00BF098B">
        <w:t>breaker</w:t>
      </w:r>
      <w:proofErr w:type="spellEnd"/>
      <w:r w:rsidRPr="00BF098B">
        <w:t>, zu Deutsch Sicherung, kommen ursprünglich aus dem elektrischen Bereich. Sicherungen sind kleine Drähte oder Widerstände welche bei einer gewissen Leistung durchbrennen und bevor</w:t>
      </w:r>
      <w:r w:rsidR="005F466A">
        <w:t xml:space="preserve"> Hauptleitungen </w:t>
      </w:r>
      <w:r w:rsidR="00010E2F">
        <w:t>z. B.</w:t>
      </w:r>
      <w:r w:rsidRPr="00BF098B">
        <w:t xml:space="preserve"> in der Wand</w:t>
      </w:r>
      <w:r w:rsidR="005F466A">
        <w:t xml:space="preserve"> durchbrennen</w:t>
      </w:r>
      <w:r w:rsidRPr="00BF098B">
        <w:t xml:space="preserve"> und so ein Feuer auslös</w:t>
      </w:r>
      <w:r w:rsidR="005F466A">
        <w:t>en können. Dies hat</w:t>
      </w:r>
      <w:r w:rsidRPr="00BF098B">
        <w:t xml:space="preserve"> ursprünglich öfters zu Hausbränden geführt.</w:t>
      </w:r>
      <w:r w:rsidR="005F466A">
        <w:t xml:space="preserve"> Genauso werden</w:t>
      </w:r>
      <w:r w:rsidRPr="00BF098B">
        <w:t xml:space="preserve"> </w:t>
      </w:r>
      <w:r w:rsidR="005F466A">
        <w:t>s</w:t>
      </w:r>
      <w:r w:rsidRPr="00BF098B">
        <w:t>ie als Notschalter benutzt, um größere Schäden zu verhindern.</w:t>
      </w:r>
    </w:p>
    <w:p w14:paraId="09C923D6" w14:textId="77777777" w:rsidR="005F466A" w:rsidRDefault="00BF098B" w:rsidP="0060390B">
      <w:r>
        <w:t xml:space="preserve">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w:t>
      </w:r>
      <w:r w:rsidR="00D459F6">
        <w:t>Die Einzelnen Zustände werden nun anhand des Folgenden Bildes [</w:t>
      </w:r>
      <w:r w:rsidR="00D459F6" w:rsidRPr="00D459F6">
        <w:rPr>
          <w:color w:val="FF0000"/>
        </w:rPr>
        <w:t>Finale Bild Nummer</w:t>
      </w:r>
      <w:r w:rsidR="00D459F6">
        <w:t xml:space="preserve">] erklärt. </w:t>
      </w:r>
    </w:p>
    <w:p w14:paraId="36A591B2" w14:textId="77777777" w:rsidR="00D36092" w:rsidRPr="00D36092" w:rsidRDefault="00D36092" w:rsidP="00D36092">
      <w:proofErr w:type="spellStart"/>
      <w:r w:rsidRPr="00D36092">
        <w:rPr>
          <w:b/>
        </w:rPr>
        <w:t>Closed</w:t>
      </w:r>
      <w:proofErr w:type="spellEnd"/>
      <w:r w:rsidRPr="00D36092">
        <w:rPr>
          <w:b/>
        </w:rPr>
        <w:t xml:space="preserve"> </w:t>
      </w:r>
      <w:r w:rsidRPr="00D36092">
        <w:t>ist zuallererst der Zustand, welcher den Normalen betrieb widerspiegelt, dieser wird nur verlassen, wenn eine entsprechende Anzahl an Fehlern in einer festgelegten Zeit überschritten wird (</w:t>
      </w:r>
      <w:proofErr w:type="spellStart"/>
      <w:r w:rsidRPr="00D36092">
        <w:t>threshold</w:t>
      </w:r>
      <w:proofErr w:type="spellEnd"/>
      <w:r w:rsidRPr="00D36092">
        <w:t>). Verlassen bedeutet in den Open Status zu wechseln.</w:t>
      </w:r>
    </w:p>
    <w:p w14:paraId="08D33588" w14:textId="5E98361F" w:rsidR="00D36092" w:rsidRPr="00D36092" w:rsidRDefault="001B2B5F" w:rsidP="00D36092">
      <w:bookmarkStart w:id="37" w:name="_CTVK00191f50c4e98684200addca71323790021"/>
      <w:r>
        <w:rPr>
          <w:noProof/>
        </w:rPr>
        <w:lastRenderedPageBreak/>
        <w:drawing>
          <wp:anchor distT="0" distB="0" distL="114300" distR="114300" simplePos="0" relativeHeight="251650048" behindDoc="0" locked="0" layoutInCell="1" allowOverlap="1" wp14:anchorId="09835683" wp14:editId="4E30AB77">
            <wp:simplePos x="0" y="0"/>
            <wp:positionH relativeFrom="column">
              <wp:posOffset>584928</wp:posOffset>
            </wp:positionH>
            <wp:positionV relativeFrom="paragraph">
              <wp:posOffset>1168984</wp:posOffset>
            </wp:positionV>
            <wp:extent cx="3868420" cy="3004115"/>
            <wp:effectExtent l="0" t="0" r="0" b="6350"/>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rotWithShape="1">
                    <a:blip r:embed="rId15">
                      <a:extLst>
                        <a:ext uri="{28A0092B-C50C-407E-A947-70E740481C1C}">
                          <a14:useLocalDpi xmlns:a14="http://schemas.microsoft.com/office/drawing/2010/main" val="0"/>
                        </a:ext>
                      </a:extLst>
                    </a:blip>
                    <a:srcRect l="2365" t="3273" r="2361" b="1916"/>
                    <a:stretch/>
                  </pic:blipFill>
                  <pic:spPr bwMode="auto">
                    <a:xfrm>
                      <a:off x="0" y="0"/>
                      <a:ext cx="3868420" cy="3004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37"/>
      <w:r w:rsidR="00D36092" w:rsidRPr="00D36092">
        <w:rPr>
          <w:b/>
        </w:rPr>
        <w:t>Open</w:t>
      </w:r>
      <w:r w:rsidR="00D36092" w:rsidRPr="00D36092">
        <w:t>, blockt erst einmal jeglichen Datenverkehr und schaltet erst nach einer gewissen Zeit auf Half-Open um. Hierbei werden sofort, Error Nachrichten zurückgesendet. In dieser Zeit soll sich der Service, von dem ankommenden Datenverkehr erholen können oder die Zeit haben neu zu starten.</w:t>
      </w:r>
      <w:r w:rsidR="002F5985">
        <w:t xml:space="preserve"> Die Wiederherstellung der Verbindung wird in der Regel von externen System übernommen und findet nicht im Circuit </w:t>
      </w:r>
      <w:proofErr w:type="spellStart"/>
      <w:r w:rsidR="002F5985">
        <w:t>breaker</w:t>
      </w:r>
      <w:proofErr w:type="spellEnd"/>
      <w:r w:rsidR="002F5985">
        <w:t xml:space="preserve"> statt.</w:t>
      </w:r>
    </w:p>
    <w:p w14:paraId="0FF42875" w14:textId="0D38A31D" w:rsidR="009311E3" w:rsidRPr="00BD142B" w:rsidRDefault="001B2B5F" w:rsidP="009311E3">
      <w:pPr>
        <w:pStyle w:val="Beschriftung"/>
      </w:pPr>
      <w:r w:rsidRPr="001600C1">
        <w:rPr>
          <w:lang w:val="en-US"/>
        </w:rPr>
        <w:t xml:space="preserve">Figure </w:t>
      </w:r>
      <w:r>
        <w:fldChar w:fldCharType="begin"/>
      </w:r>
      <w:r w:rsidRPr="001600C1">
        <w:rPr>
          <w:lang w:val="en-US"/>
        </w:rPr>
        <w:instrText xml:space="preserve"> SEQ Figure \* ARABIC </w:instrText>
      </w:r>
      <w:r>
        <w:fldChar w:fldCharType="separate"/>
      </w:r>
      <w:r w:rsidR="00542F15">
        <w:rPr>
          <w:noProof/>
          <w:lang w:val="en-US"/>
        </w:rPr>
        <w:t>2</w:t>
      </w:r>
      <w:r>
        <w:fldChar w:fldCharType="end"/>
      </w:r>
      <w:r w:rsidRPr="001600C1">
        <w:rPr>
          <w:lang w:val="en-US"/>
        </w:rPr>
        <w:t xml:space="preserve">: Circuit Breaker </w:t>
      </w:r>
      <w:proofErr w:type="spellStart"/>
      <w:r w:rsidRPr="001600C1">
        <w:rPr>
          <w:lang w:val="en-US"/>
        </w:rPr>
        <w:t>Zustände</w:t>
      </w:r>
      <w:proofErr w:type="spellEnd"/>
      <w:r w:rsidRPr="001600C1">
        <w:rPr>
          <w:lang w:val="en-US"/>
        </w:rPr>
        <w:t xml:space="preserve"> </w:t>
      </w:r>
      <w:sdt>
        <w:sdtPr>
          <w:alias w:val="Don't edit this field"/>
          <w:tag w:val="CitaviPlaceholder#b61b59a9-066c-4702-a051-ad8ca126b7fe"/>
          <w:id w:val="-737947735"/>
          <w:placeholder>
            <w:docPart w:val="8408543EE22C4D25AA00B9C4E026F1A3"/>
          </w:placeholder>
        </w:sdtPr>
        <w:sdtContent>
          <w:r>
            <w:fldChar w:fldCharType="begin"/>
          </w:r>
          <w:r w:rsidR="00A845E2">
            <w:rPr>
              <w:lang w:val="en-US"/>
            </w:rPr>
            <w:instrText>ADDIN CitaviPlaceholder{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}</w:instrText>
          </w:r>
          <w:r>
            <w:fldChar w:fldCharType="separate"/>
          </w:r>
          <w:hyperlink w:anchor="_CTVL001f0692438777646da855c29ca6c16891a" w:tooltip="Martin Fowler: CircuitBreaker. URL https://martinfowler.com/bliki/images/circuitBreaker/state.png. – Aktualisierungsdatum: 04.10.2019 – Überprüfungsda…" w:history="1">
            <w:r w:rsidR="00BB62E3">
              <w:rPr>
                <w:lang w:val="en-US"/>
              </w:rPr>
              <w:t>(Martin Fowler 2014)</w:t>
            </w:r>
          </w:hyperlink>
          <w:r>
            <w:fldChar w:fldCharType="end"/>
          </w:r>
        </w:sdtContent>
      </w:sdt>
    </w:p>
    <w:p w14:paraId="64441962" w14:textId="77777777" w:rsidR="0028221E" w:rsidRDefault="009311E3" w:rsidP="00033038">
      <w:r w:rsidRPr="00323B99">
        <w:rPr>
          <w:b/>
          <w:lang w:val="en-US"/>
        </w:rPr>
        <w:t xml:space="preserve"> </w:t>
      </w:r>
      <w:r w:rsidR="00D36092" w:rsidRPr="00754F88">
        <w:rPr>
          <w:b/>
          <w:lang w:val="en-US"/>
        </w:rPr>
        <w:t>Half-Open</w:t>
      </w:r>
      <w:r w:rsidR="00D36092" w:rsidRPr="00754F88">
        <w:rPr>
          <w:lang w:val="en-US"/>
        </w:rPr>
        <w:t xml:space="preserve"> </w:t>
      </w:r>
      <w:proofErr w:type="spellStart"/>
      <w:r w:rsidR="00D36092" w:rsidRPr="00754F88">
        <w:rPr>
          <w:lang w:val="en-US"/>
        </w:rPr>
        <w:t>testet</w:t>
      </w:r>
      <w:proofErr w:type="spellEnd"/>
      <w:r w:rsidR="00D36092" w:rsidRPr="00754F88">
        <w:rPr>
          <w:lang w:val="en-US"/>
        </w:rPr>
        <w:t xml:space="preserve"> den Service</w:t>
      </w:r>
      <w:r w:rsidR="002F5985" w:rsidRPr="00754F88">
        <w:rPr>
          <w:lang w:val="en-US"/>
        </w:rPr>
        <w:t xml:space="preserve">. </w:t>
      </w:r>
      <w:r w:rsidR="002F5985" w:rsidRPr="001B2B5F">
        <w:t>Es</w:t>
      </w:r>
      <w:r w:rsidR="00D36092" w:rsidRPr="001B2B5F">
        <w:t xml:space="preserve"> werden ein paar Anfragen angenommen. Die Anzahl ist normalerweise geringer als im Ursprünglichen </w:t>
      </w:r>
      <w:proofErr w:type="spellStart"/>
      <w:r w:rsidR="00D36092" w:rsidRPr="001B2B5F">
        <w:t>Closed</w:t>
      </w:r>
      <w:proofErr w:type="spellEnd"/>
      <w:r w:rsidR="00D36092" w:rsidRPr="001B2B5F">
        <w:t xml:space="preserve"> Status.</w:t>
      </w:r>
      <w:r w:rsidR="002F5985" w:rsidRPr="001B2B5F">
        <w:t xml:space="preserve"> W</w:t>
      </w:r>
      <w:r w:rsidR="002F5985">
        <w:t xml:space="preserve">enn dieser Test Erfolgreich verlaufen ist, wird wieder in den </w:t>
      </w:r>
      <w:proofErr w:type="spellStart"/>
      <w:r w:rsidR="002F5985">
        <w:t>Closed</w:t>
      </w:r>
      <w:proofErr w:type="spellEnd"/>
      <w:r w:rsidR="002F5985">
        <w:t xml:space="preserve"> Zustand gewechselt. Falls die Anfragen weiterhin Fehlschlagen wird wieder zurück in den Open Status gewechselt.</w:t>
      </w:r>
    </w:p>
    <w:p w14:paraId="485294AE" w14:textId="1EDF9B9B" w:rsidR="00B1650D" w:rsidRDefault="00B1650D" w:rsidP="00B1650D">
      <w:pPr>
        <w:pStyle w:val="berschrift3"/>
      </w:pPr>
      <w:bookmarkStart w:id="38" w:name="_Toc23763988"/>
      <w:r>
        <w:t>Zusätzlichen Abschnitt für Fehler Handhabung schreiben?</w:t>
      </w:r>
      <w:bookmarkEnd w:id="38"/>
    </w:p>
    <w:p w14:paraId="2BEFA164" w14:textId="4AA1A4E8" w:rsidR="00033038" w:rsidRDefault="0054495E" w:rsidP="0054495E">
      <w:pPr>
        <w:pStyle w:val="berschrift3"/>
      </w:pPr>
      <w:bookmarkStart w:id="39" w:name="_Toc23763989"/>
      <w:r>
        <w:t xml:space="preserve">Unterschiedliche Arten/Ebenen von Circuit </w:t>
      </w:r>
      <w:proofErr w:type="spellStart"/>
      <w:r w:rsidR="005F37B1">
        <w:t>b</w:t>
      </w:r>
      <w:r>
        <w:t>reakern</w:t>
      </w:r>
      <w:bookmarkEnd w:id="39"/>
      <w:proofErr w:type="spellEnd"/>
    </w:p>
    <w:p w14:paraId="2D9C0CCB" w14:textId="1E496CC8" w:rsidR="0054495E" w:rsidRDefault="0054495E" w:rsidP="00033038">
      <w:r>
        <w:t xml:space="preserve">Man kann im Allgemeinen in </w:t>
      </w:r>
      <w:r w:rsidR="00F75671">
        <w:t>Zwei</w:t>
      </w:r>
      <w:r>
        <w:t xml:space="preserve"> unterschiedliche Arten von Circuit </w:t>
      </w:r>
      <w:proofErr w:type="spellStart"/>
      <w:r>
        <w:t>Breakern</w:t>
      </w:r>
      <w:proofErr w:type="spellEnd"/>
      <w:r>
        <w:t xml:space="preserve"> unterscheiden. </w:t>
      </w:r>
      <w:r w:rsidR="00791BEA">
        <w:t xml:space="preserve">Diese unterscheiden sich je </w:t>
      </w:r>
      <w:r>
        <w:t>nachdem in Managementaufwand und möglicher E</w:t>
      </w:r>
      <w:r w:rsidR="00791BEA">
        <w:t xml:space="preserve">influssname, welche mit erhöhtem Programmieraufwand Hand in Hand geht. </w:t>
      </w:r>
    </w:p>
    <w:p w14:paraId="0CE79A65" w14:textId="45199B0C" w:rsidR="00F75671" w:rsidRPr="00F75671" w:rsidRDefault="00F75671" w:rsidP="00334FDF">
      <w:pPr>
        <w:pStyle w:val="berschrift4"/>
      </w:pPr>
      <w:r w:rsidRPr="00F75671">
        <w:t xml:space="preserve">Zentral Verwaltete Circuit </w:t>
      </w:r>
      <w:proofErr w:type="spellStart"/>
      <w:r w:rsidR="005F37B1">
        <w:t>b</w:t>
      </w:r>
      <w:r w:rsidR="00CD3BF0">
        <w:t>reaker</w:t>
      </w:r>
      <w:proofErr w:type="spellEnd"/>
    </w:p>
    <w:p w14:paraId="130370BE" w14:textId="5FF5B4EA" w:rsidR="00563149" w:rsidRDefault="00563149" w:rsidP="00033038">
      <w:r w:rsidRPr="00563149">
        <w:t xml:space="preserve">Beschreibt einen von einer </w:t>
      </w:r>
      <w:r w:rsidR="005F37B1">
        <w:t xml:space="preserve">Middleware verwalteten Circuit </w:t>
      </w:r>
      <w:proofErr w:type="spellStart"/>
      <w:r w:rsidR="005F37B1">
        <w:t>b</w:t>
      </w:r>
      <w:r w:rsidRPr="00563149">
        <w:t>reaker</w:t>
      </w:r>
      <w:proofErr w:type="spellEnd"/>
      <w:r w:rsidRPr="00563149">
        <w:t xml:space="preserve">. Normalerweise ist dies ein API Gateway, ein Service </w:t>
      </w:r>
      <w:proofErr w:type="spellStart"/>
      <w:r w:rsidRPr="00563149">
        <w:t>Mesh</w:t>
      </w:r>
      <w:proofErr w:type="spellEnd"/>
      <w:r w:rsidRPr="00563149">
        <w:t xml:space="preserve"> oder ein Reverse Proxy. In diesen Fällen geht der gesamte Datenverkehr durch diese Middleware und wird dort weitergeleitet. Das größte Problem, die Gefahr ist das dies zu einer einzelnen Schwachstelle, für das gesamte System, werden kann. Der Infrastruktur Architekt sollte also besonders darauf achten das diese Schwachstelle möglichst Ausfallsicher betrieben wird. Das Gute auf </w:t>
      </w:r>
      <w:r w:rsidRPr="00563149">
        <w:lastRenderedPageBreak/>
        <w:t>der anderen Seite ist, das der Entwickler sich weniger mit diesem zusätzlichen Konstrukt beschäftigen bzw. dieses Entwickeln muss.</w:t>
      </w:r>
    </w:p>
    <w:p w14:paraId="06C0E66F" w14:textId="3BF2D4DB" w:rsidR="00F75671" w:rsidRPr="00F75671" w:rsidRDefault="005F37B1" w:rsidP="00334FDF">
      <w:pPr>
        <w:pStyle w:val="berschrift4"/>
      </w:pPr>
      <w:r>
        <w:t xml:space="preserve">Unabhängig Verwaltete Circuit </w:t>
      </w:r>
      <w:proofErr w:type="spellStart"/>
      <w:r>
        <w:t>b</w:t>
      </w:r>
      <w:r w:rsidR="00CD3BF0">
        <w:t>reaker</w:t>
      </w:r>
      <w:proofErr w:type="spellEnd"/>
    </w:p>
    <w:p w14:paraId="56A0FF76" w14:textId="2AA69F9F" w:rsidR="006F1D45" w:rsidRDefault="006F1D45" w:rsidP="00033038">
      <w:r>
        <w:t xml:space="preserve">Ein </w:t>
      </w:r>
      <w:r w:rsidR="005F37B1">
        <w:t xml:space="preserve">Unabhängig Verwalteter Circuit </w:t>
      </w:r>
      <w:proofErr w:type="spellStart"/>
      <w:r w:rsidR="005F37B1">
        <w:t>b</w:t>
      </w:r>
      <w:r>
        <w:t>reaker</w:t>
      </w:r>
      <w:proofErr w:type="spellEnd"/>
      <w:r>
        <w:t xml:space="preserve"> steht für einen im Service selbst implementierten Circuit </w:t>
      </w:r>
      <w:proofErr w:type="spellStart"/>
      <w:r>
        <w:t>breaker</w:t>
      </w:r>
      <w:proofErr w:type="spellEnd"/>
      <w:r>
        <w:t xml:space="preserve"> welcher den Ankommenden Datenverkehr Regelt. Der große Vorteil ist, das man auf diese Art und weiße keine einzelne große Schwachstelle</w:t>
      </w:r>
      <w:r w:rsidR="005F37B1">
        <w:t xml:space="preserve"> mehr</w:t>
      </w:r>
      <w:r>
        <w:t xml:space="preserve"> hat, da diese nach unten </w:t>
      </w:r>
      <w:r w:rsidR="005F37B1">
        <w:t>auf die Services geschoben wird und ist speziell in hoch Verfügbaren Systemen Wichtig.</w:t>
      </w:r>
      <w:r>
        <w:t xml:space="preserve"> Der Nachteil ist die erhöhte Komplexität welche für die Entwickler hinzugefügt wird, was vor allem der Fall ist wenn unterschiedliche Service verschiedene</w:t>
      </w:r>
      <w:r w:rsidR="005F37B1">
        <w:t xml:space="preserve"> Programmiersprachen benutzen oder Entwickler noch neu in dem Bereich der Weiterführenden Fehler sind. Es gibt allerdings in allerlei Sprachen, gut geschriebene Bibliotheken welche weit verbreitet Benutzt werden. </w:t>
      </w:r>
    </w:p>
    <w:p w14:paraId="39D96140" w14:textId="462C19E7" w:rsidR="0054495E" w:rsidRDefault="00CD3BF0" w:rsidP="00CD3BF0">
      <w:pPr>
        <w:pStyle w:val="berschrift3"/>
      </w:pPr>
      <w:bookmarkStart w:id="40" w:name="_Toc23763990"/>
      <w:r>
        <w:t xml:space="preserve">Mögliche aktuelle unabhängig Verwaltete </w:t>
      </w:r>
      <w:proofErr w:type="spellStart"/>
      <w:r>
        <w:t>circuit</w:t>
      </w:r>
      <w:proofErr w:type="spellEnd"/>
      <w:r>
        <w:t xml:space="preserve"> </w:t>
      </w:r>
      <w:proofErr w:type="spellStart"/>
      <w:r>
        <w:t>breaker</w:t>
      </w:r>
      <w:bookmarkEnd w:id="40"/>
      <w:proofErr w:type="spellEnd"/>
    </w:p>
    <w:p w14:paraId="271B9AF6" w14:textId="669FD61B" w:rsidR="006F1D45" w:rsidRDefault="00A97576" w:rsidP="00033038">
      <w:r w:rsidRPr="00A97576">
        <w:t>resilience4j</w:t>
      </w:r>
      <w:r w:rsidR="00C9698A">
        <w:t xml:space="preserve"> </w:t>
      </w:r>
    </w:p>
    <w:p w14:paraId="6383264B" w14:textId="77777777" w:rsidR="00A97576" w:rsidRDefault="00A97576" w:rsidP="00033038"/>
    <w:p w14:paraId="3960FD10" w14:textId="77777777" w:rsidR="00A97576" w:rsidRDefault="00A97576" w:rsidP="00033038"/>
    <w:p w14:paraId="0606E4E6" w14:textId="77777777" w:rsidR="00A97576" w:rsidRDefault="00A97576" w:rsidP="00033038"/>
    <w:p w14:paraId="7404D198" w14:textId="77777777" w:rsidR="00A97576" w:rsidRDefault="00A97576" w:rsidP="00033038"/>
    <w:p w14:paraId="025DF74D" w14:textId="007BFAB8" w:rsidR="00CD3BF0" w:rsidRDefault="00CD3BF0" w:rsidP="00CD3BF0">
      <w:pPr>
        <w:pStyle w:val="berschrift3"/>
      </w:pPr>
      <w:bookmarkStart w:id="41" w:name="_Toc23763991"/>
      <w:r>
        <w:t xml:space="preserve">Mögliche aktuelle zentral Verwaltete </w:t>
      </w:r>
      <w:proofErr w:type="spellStart"/>
      <w:r>
        <w:t>circuit</w:t>
      </w:r>
      <w:proofErr w:type="spellEnd"/>
      <w:r>
        <w:t xml:space="preserve"> </w:t>
      </w:r>
      <w:proofErr w:type="spellStart"/>
      <w:r>
        <w:t>breaker</w:t>
      </w:r>
      <w:bookmarkEnd w:id="41"/>
      <w:proofErr w:type="spellEnd"/>
    </w:p>
    <w:p w14:paraId="69149B91" w14:textId="5C1C12B7" w:rsidR="006F1D45" w:rsidRPr="009311E3" w:rsidRDefault="00A97576" w:rsidP="00033038">
      <w:proofErr w:type="spellStart"/>
      <w:r>
        <w:t>Istio</w:t>
      </w:r>
      <w:proofErr w:type="spellEnd"/>
    </w:p>
    <w:p w14:paraId="230F3E0A" w14:textId="416DD8E0" w:rsidR="00033038" w:rsidRDefault="00033038" w:rsidP="00033038"/>
    <w:p w14:paraId="04FDD686" w14:textId="77777777" w:rsidR="00FD0716" w:rsidRDefault="00FD0716" w:rsidP="00033038"/>
    <w:p w14:paraId="191B96DE" w14:textId="77777777" w:rsidR="00FD0716" w:rsidRPr="00A60E85" w:rsidRDefault="00FD0716" w:rsidP="00033038"/>
    <w:p w14:paraId="507D0282" w14:textId="77777777" w:rsidR="002D6318" w:rsidRDefault="002D6318">
      <w:pPr>
        <w:spacing w:before="0" w:line="240" w:lineRule="auto"/>
        <w:jc w:val="left"/>
        <w:rPr>
          <w:rFonts w:ascii="Arial" w:hAnsi="Arial"/>
          <w:b/>
          <w:kern w:val="28"/>
          <w:sz w:val="28"/>
        </w:rPr>
      </w:pPr>
      <w:r>
        <w:br w:type="page"/>
      </w:r>
    </w:p>
    <w:p w14:paraId="7ED0078E" w14:textId="3E9AB776" w:rsidR="00A60E85" w:rsidRDefault="00A60E85" w:rsidP="00A60E85">
      <w:pPr>
        <w:pStyle w:val="berschrift2"/>
      </w:pPr>
      <w:bookmarkStart w:id="42" w:name="_Toc23763992"/>
      <w:proofErr w:type="spellStart"/>
      <w:r>
        <w:lastRenderedPageBreak/>
        <w:t>Retry</w:t>
      </w:r>
      <w:bookmarkEnd w:id="42"/>
      <w:proofErr w:type="spellEnd"/>
    </w:p>
    <w:p w14:paraId="6F789949" w14:textId="161BA98B" w:rsidR="00B1650D" w:rsidRDefault="004F78B8" w:rsidP="002D6318">
      <w:pPr>
        <w:pStyle w:val="berschrift3"/>
      </w:pPr>
      <w:bookmarkStart w:id="43" w:name="_Toc23763993"/>
      <w:r>
        <w:t>Das zu Lösende Problem</w:t>
      </w:r>
      <w:bookmarkEnd w:id="43"/>
    </w:p>
    <w:p w14:paraId="0E1484F8" w14:textId="7EFB2A16" w:rsidR="002D6318" w:rsidRPr="002D6318" w:rsidRDefault="00971C6D" w:rsidP="002D6318">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r w:rsidR="002D6318">
        <w:t>.</w:t>
      </w:r>
    </w:p>
    <w:p w14:paraId="58D8BE97" w14:textId="5C36736E" w:rsidR="002D6318" w:rsidRDefault="004F78B8" w:rsidP="00AC53F3">
      <w:pPr>
        <w:pStyle w:val="berschrift3"/>
      </w:pPr>
      <w:bookmarkStart w:id="44" w:name="_Toc23763994"/>
      <w:r w:rsidRPr="004F78B8">
        <w:t xml:space="preserve">Lösungsansatz </w:t>
      </w:r>
      <w:r>
        <w:t>für das Problems</w:t>
      </w:r>
      <w:bookmarkEnd w:id="44"/>
    </w:p>
    <w:p w14:paraId="009D7265" w14:textId="17A1376E" w:rsidR="00B1650D" w:rsidRDefault="00971C6D" w:rsidP="00B1650D">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6E0F1107" w14:textId="267A6952" w:rsidR="00AC53F3" w:rsidRDefault="00AC53F3" w:rsidP="00AC53F3">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Login mehrfach mit den Falschen Daten ausgeführt wird, macht es keinen Sinn diesen überhaupt abzusenden. </w:t>
      </w:r>
    </w:p>
    <w:p w14:paraId="785337F8" w14:textId="1747C912" w:rsidR="00AC53F3" w:rsidRDefault="00AC53F3" w:rsidP="00AC53F3">
      <w:pPr>
        <w:pStyle w:val="Listenabsatz"/>
        <w:numPr>
          <w:ilvl w:val="0"/>
          <w:numId w:val="42"/>
        </w:numPr>
      </w:pPr>
      <w:proofErr w:type="spellStart"/>
      <w:r>
        <w:t>Retry</w:t>
      </w:r>
      <w:proofErr w:type="spellEnd"/>
      <w:r>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p>
    <w:p w14:paraId="1ACBCEC4" w14:textId="36A7C0BB" w:rsidR="00033038" w:rsidRDefault="00AC53F3" w:rsidP="00684C1B">
      <w:pPr>
        <w:pStyle w:val="Listenabsatz"/>
        <w:numPr>
          <w:ilvl w:val="0"/>
          <w:numId w:val="42"/>
        </w:numPr>
      </w:pPr>
      <w:proofErr w:type="spellStart"/>
      <w:r>
        <w:t>Retry</w:t>
      </w:r>
      <w:proofErr w:type="spellEnd"/>
      <w:r>
        <w:t xml:space="preserve"> mit Verzögerung: </w:t>
      </w:r>
      <w:r w:rsidR="00142F60">
        <w:t xml:space="preserve">Falls </w:t>
      </w:r>
      <w:r w:rsidR="00322327">
        <w:t>es sich um</w:t>
      </w:r>
      <w:r w:rsidR="00142F60">
        <w:t xml:space="preserve"> ein</w:t>
      </w:r>
      <w:r w:rsidR="00322327">
        <w:t>en</w:t>
      </w:r>
      <w:r w:rsidR="00142F60">
        <w:t xml:space="preserve"> eher gewöhnlicherer Fehler </w:t>
      </w:r>
      <w:r w:rsidR="00322327">
        <w:t xml:space="preserve">handelt, </w:t>
      </w:r>
      <w:r w:rsidR="00010E2F">
        <w:t>z. B.</w:t>
      </w:r>
      <w:r w:rsidR="00322327">
        <w:t xml:space="preserve"> der Angefragte Service oder das Netzwerk sind Überlaufen. Ist die beste Option die Anfrage mit ein gewissen Verzögerung erneut zu Senden.</w:t>
      </w:r>
    </w:p>
    <w:p w14:paraId="52178598" w14:textId="01C07F03" w:rsidR="00E86EF5" w:rsidRDefault="00E86EF5" w:rsidP="007757F6">
      <w:pPr>
        <w:pStyle w:val="berschrift2"/>
      </w:pPr>
      <w:bookmarkStart w:id="45" w:name="_Toc23763995"/>
      <w:r>
        <w:t xml:space="preserve">Rate </w:t>
      </w:r>
      <w:proofErr w:type="spellStart"/>
      <w:r>
        <w:t>Limiting</w:t>
      </w:r>
      <w:bookmarkEnd w:id="45"/>
      <w:proofErr w:type="spellEnd"/>
    </w:p>
    <w:p w14:paraId="1CB9223D" w14:textId="77777777" w:rsidR="00F96F13" w:rsidRDefault="00F96F13" w:rsidP="00931DF8">
      <w:bookmarkStart w:id="46" w:name="_CTVK00159fd8d8834244b9b828fa5208d74aeb0"/>
      <w:bookmarkStart w:id="47"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29F018C5" w14:textId="137ADCEB" w:rsidR="00931DF8" w:rsidRPr="008B5441" w:rsidRDefault="00931DF8" w:rsidP="00931DF8">
      <w:pPr>
        <w:rPr>
          <w:lang w:val="en-US"/>
        </w:rPr>
      </w:pPr>
      <w:r w:rsidRPr="00F96F13">
        <w:rPr>
          <w:lang w:val="en-US"/>
        </w:rPr>
        <w:t xml:space="preserve">If you’ve ever worked with APIs for some huge products you know that they have rate limiting applied to almost any operation. </w:t>
      </w:r>
      <w:r w:rsidRPr="00931DF8">
        <w:rPr>
          <w:lang w:val="en-US"/>
        </w:rPr>
        <w:t xml:space="preserve">Examples: </w:t>
      </w:r>
      <w:hyperlink r:id="rId16" w:history="1">
        <w:r w:rsidRPr="00931DF8">
          <w:rPr>
            <w:rStyle w:val="Hyperlink"/>
            <w:lang w:val="en-US"/>
          </w:rPr>
          <w:t>Facebook</w:t>
        </w:r>
      </w:hyperlink>
      <w:r w:rsidRPr="00931DF8">
        <w:rPr>
          <w:lang w:val="en-US"/>
        </w:rPr>
        <w:t xml:space="preserve">, </w:t>
      </w:r>
      <w:hyperlink r:id="rId17" w:history="1">
        <w:r w:rsidRPr="00931DF8">
          <w:rPr>
            <w:rStyle w:val="Hyperlink"/>
            <w:lang w:val="en-US"/>
          </w:rPr>
          <w:t>Twitter</w:t>
        </w:r>
      </w:hyperlink>
      <w:r w:rsidRPr="00931DF8">
        <w:rPr>
          <w:lang w:val="en-US"/>
        </w:rPr>
        <w:t xml:space="preserve">, </w:t>
      </w:r>
      <w:hyperlink r:id="rId18" w:history="1">
        <w:r w:rsidRPr="00931DF8">
          <w:rPr>
            <w:rStyle w:val="Hyperlink"/>
            <w:lang w:val="en-US"/>
          </w:rPr>
          <w:t>Google Analytics</w:t>
        </w:r>
        <w:bookmarkEnd w:id="46"/>
      </w:hyperlink>
      <w:r w:rsidRPr="00931DF8">
        <w:rPr>
          <w:lang w:val="en-US"/>
        </w:rPr>
        <w:t xml:space="preserve">… </w:t>
      </w:r>
      <w:sdt>
        <w:sdtPr>
          <w:alias w:val="Don't edit this field"/>
          <w:tag w:val="CitaviPlaceholder#4fe1584b-7b59-4f20-a99f-6d30dba3340f"/>
          <w:id w:val="-1781102600"/>
          <w:placeholder>
            <w:docPart w:val="DefaultPlaceholder_1081868574"/>
          </w:placeholder>
        </w:sdtPr>
        <w:sdtContent>
          <w:r>
            <w:fldChar w:fldCharType="begin"/>
          </w:r>
          <w:r w:rsidR="00A845E2">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NlQwOTozMDo1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BB62E3">
              <w:rPr>
                <w:lang w:val="en-US"/>
              </w:rPr>
              <w:t>(Storozhuk 2018)</w:t>
            </w:r>
          </w:hyperlink>
          <w:r>
            <w:fldChar w:fldCharType="end"/>
          </w:r>
        </w:sdtContent>
      </w:sdt>
    </w:p>
    <w:p w14:paraId="59E44D51" w14:textId="77777777" w:rsidR="00931DF8" w:rsidRPr="008B5441" w:rsidRDefault="00931DF8" w:rsidP="00931DF8">
      <w:pPr>
        <w:rPr>
          <w:lang w:val="en-US"/>
        </w:rPr>
      </w:pPr>
    </w:p>
    <w:p w14:paraId="335BA396" w14:textId="5D9F6DCF" w:rsidR="00A63BBC" w:rsidRPr="00A63BBC" w:rsidRDefault="00931DF8" w:rsidP="00931DF8">
      <w:r w:rsidRPr="00A63BBC">
        <w:lastRenderedPageBreak/>
        <w:t xml:space="preserve">Allerdings, ganz im Gegenteil zur Resultierenden Schlussfolgerung, sind sie umso Wichtigere für kleinere Anwendungen und man sollte sich vermehrt überlegen sie Einzubauen. </w:t>
      </w:r>
    </w:p>
    <w:p w14:paraId="03FEA376" w14:textId="72DCAA6C" w:rsidR="007757F6" w:rsidRPr="008B5441" w:rsidRDefault="007757F6" w:rsidP="00931DF8">
      <w:pPr>
        <w:rPr>
          <w:lang w:val="en-US"/>
        </w:rPr>
      </w:pPr>
      <w:r>
        <w:rPr>
          <w:noProof/>
        </w:rPr>
        <w:drawing>
          <wp:inline distT="0" distB="0" distL="0" distR="0" wp14:anchorId="1ACDDCBC" wp14:editId="052DAB52">
            <wp:extent cx="5400675" cy="2469515"/>
            <wp:effectExtent l="0" t="0" r="9525" b="6985"/>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inline>
        </w:drawing>
      </w:r>
      <w:bookmarkEnd w:id="47"/>
    </w:p>
    <w:p w14:paraId="2486ED33" w14:textId="5CC661FD" w:rsidR="00D770B5" w:rsidRPr="0060390B" w:rsidRDefault="007757F6" w:rsidP="007757F6">
      <w:pPr>
        <w:pStyle w:val="Beschriftung"/>
      </w:pPr>
      <w:r w:rsidRPr="00BD142B">
        <w:rPr>
          <w:lang w:val="en-US"/>
        </w:rPr>
        <w:t xml:space="preserve">Figure </w:t>
      </w:r>
      <w:r>
        <w:fldChar w:fldCharType="begin"/>
      </w:r>
      <w:r w:rsidRPr="00BD142B">
        <w:rPr>
          <w:lang w:val="en-US"/>
        </w:rPr>
        <w:instrText xml:space="preserve"> SEQ Figure \* ARABIC </w:instrText>
      </w:r>
      <w:r>
        <w:fldChar w:fldCharType="separate"/>
      </w:r>
      <w:r w:rsidR="00542F15">
        <w:rPr>
          <w:noProof/>
          <w:lang w:val="en-US"/>
        </w:rPr>
        <w:t>3</w:t>
      </w:r>
      <w:r>
        <w:fldChar w:fldCharType="end"/>
      </w:r>
      <w:r w:rsidRPr="00BD142B">
        <w:rPr>
          <w:lang w:val="en-US"/>
        </w:rPr>
        <w:t xml:space="preserve">: </w:t>
      </w:r>
      <w:proofErr w:type="spellStart"/>
      <w:r w:rsidRPr="00BD142B">
        <w:rPr>
          <w:lang w:val="en-US"/>
        </w:rPr>
        <w:t>Storozhuk</w:t>
      </w:r>
      <w:proofErr w:type="spellEnd"/>
      <w:r w:rsidRPr="00BD142B">
        <w:rPr>
          <w:lang w:val="en-US"/>
        </w:rPr>
        <w:t xml:space="preserve"> 2018 - Rate Limiter.jpg</w:t>
      </w:r>
      <w:r w:rsidR="00342850" w:rsidRPr="00BD142B">
        <w:rPr>
          <w:lang w:val="en-US"/>
        </w:rPr>
        <w:t xml:space="preserve"> </w:t>
      </w:r>
      <w:r w:rsidR="00D770B5" w:rsidRPr="00BD142B">
        <w:rPr>
          <w:lang w:val="en-US"/>
        </w:rPr>
        <w:t xml:space="preserve">Load </w:t>
      </w:r>
      <w:r w:rsidR="00C6601C">
        <w:rPr>
          <w:lang w:val="en-US"/>
        </w:rPr>
        <w:t>balancer</w:t>
      </w:r>
      <w:r w:rsidRPr="00BD142B">
        <w:rPr>
          <w:lang w:val="en-US"/>
        </w:rPr>
        <w:t xml:space="preserve"> </w:t>
      </w:r>
      <w:sdt>
        <w:sdtPr>
          <w:alias w:val="Don't edit this field"/>
          <w:tag w:val="CitaviPlaceholder#f8bb34d7-6dae-48cd-aaec-99780df30ee4"/>
          <w:id w:val="2106766961"/>
          <w:placeholder>
            <w:docPart w:val="DefaultPlaceholder_1081868574"/>
          </w:placeholder>
        </w:sdtPr>
        <w:sdtContent>
          <w:r>
            <w:fldChar w:fldCharType="begin"/>
          </w:r>
          <w:r w:rsidR="00A845E2">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NjoyMzoyMSIsIk1vZGlmaWVkQnkiOiJfR2Vycml0IFdJbGRlcm11dGgiLCJJZCI6IjlmZGM2NWU5LTJkNmYtNDViMS05NmQ2LTI0YTBjNGM1MTdjYiIsIk1vZGlmaWVkT24iOiIyMDE5LTEwLTIxVDA2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Y6MjM6MjEiLCJNb2RpZmllZEJ5IjoiX0dlcnJpdCBXSWxkZXJtdXRoIiwiSWQiOiJlOGIwYzgzZi1iY2QzLTQ2ZGUtYjU2Yi1iNTU2NzVlMTdhNDQiLCJNb2RpZmllZE9uIjoiMjAxOS0xMC0yMVQwNj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NjoyMzoyMSIsIk1vZGlmaWVkQnkiOiJfR3dpIiwiSWQiOiJiYjU5ODYyYy1jOWMzLTQ1YmUtYjM5Ny02MmRlYTU2MWQzN2MiLCJNb2RpZmllZE9uIjoiMjAxOS0xMS0wNlQwOTozMDo1OC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fldChar w:fldCharType="separate"/>
          </w:r>
          <w:hyperlink w:anchor="_CTVL001bb59862cc9c345beb39762dea561d37c" w:tooltip="Storozhuk, Bogdan: Rate Limiter Internals in Resilience4j. URL https://medium.com/@storozhuk.b.m/rate-limiter-internals-in-resilience4j-48776e433b90#7…" w:history="1">
            <w:r w:rsidR="00BB62E3">
              <w:rPr>
                <w:lang w:val="en-US"/>
              </w:rPr>
              <w:t>(Storozhuk 2018)</w:t>
            </w:r>
          </w:hyperlink>
          <w:r>
            <w:fldChar w:fldCharType="end"/>
          </w:r>
        </w:sdtContent>
      </w:sdt>
    </w:p>
    <w:p w14:paraId="7E7864DA" w14:textId="35058354" w:rsidR="00033038" w:rsidRDefault="00F96F13" w:rsidP="00334FDF">
      <w:pPr>
        <w:tabs>
          <w:tab w:val="left" w:pos="6485"/>
        </w:tabs>
      </w:pPr>
      <w:r w:rsidRPr="00F96F13">
        <w:t>Sie helfen Anfrage spitzen zu verhindern was im Speziellen für kleinere Anwendungen wichtig ist, Anfrage spitzen werden entweder in Warteschlangen abgelegt und später abgearbeitet oder einfach abgelehn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ereitet wird Skalierbar zu sein, aus diesem Grund wird sie in vielen API Gateways oder Proxys schon direkt mitgeliefert, über diese beiden wird aber später noch gesprochen.</w:t>
      </w:r>
      <w:r w:rsidR="00334FDF">
        <w:tab/>
      </w:r>
    </w:p>
    <w:p w14:paraId="37E81642" w14:textId="0E831446" w:rsidR="0055276A" w:rsidRDefault="00FC0804" w:rsidP="00B44E76">
      <w:pPr>
        <w:pStyle w:val="berschrift2"/>
      </w:pPr>
      <w:bookmarkStart w:id="48" w:name="_Toc23763996"/>
      <w:r>
        <w:t>API Gateway</w:t>
      </w:r>
      <w:bookmarkEnd w:id="48"/>
    </w:p>
    <w:p w14:paraId="5E03B44A" w14:textId="77777777" w:rsidR="00FE2AEB" w:rsidRDefault="00FE2AEB" w:rsidP="00FE2AEB">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0C03CDF6" w14:textId="18052238" w:rsidR="0076199B" w:rsidRDefault="00BE30FF" w:rsidP="00BE30FF">
      <w:pPr>
        <w:pStyle w:val="berschrift3"/>
      </w:pPr>
      <w:bookmarkStart w:id="49" w:name="_Toc23763997"/>
      <w:r>
        <w:t>Das zu Lösende Problem</w:t>
      </w:r>
      <w:bookmarkEnd w:id="49"/>
    </w:p>
    <w:p w14:paraId="17FE6E87" w14:textId="671E2561" w:rsidR="00BE30FF" w:rsidRPr="00632C92" w:rsidRDefault="00BE30FF" w:rsidP="009426A1">
      <w:r>
        <w:t>Da wir in einer Microservice Architektur unsere Informationen von vielen unterschiedlichen Punkten beziehen müssen, anstatt von einem einzelnen, Entsteht die Frage wie die Nutzer unserer Anwendung die einzelnen Services erreichen können.</w:t>
      </w:r>
    </w:p>
    <w:p w14:paraId="6B097BF0" w14:textId="167BE9B5" w:rsidR="009426A1" w:rsidRDefault="0052380A" w:rsidP="0052380A">
      <w:pPr>
        <w:pStyle w:val="berschrift3"/>
      </w:pPr>
      <w:bookmarkStart w:id="50" w:name="_Toc23763998"/>
      <w:r w:rsidRPr="0052380A">
        <w:t>Was ein API Gateway erreichen soll</w:t>
      </w:r>
      <w:bookmarkEnd w:id="50"/>
    </w:p>
    <w:p w14:paraId="5EC6A50D" w14:textId="0446E1E2" w:rsidR="006A5582" w:rsidRDefault="008614DC" w:rsidP="0052380A">
      <w:pPr>
        <w:pStyle w:val="Listenabsatz"/>
        <w:numPr>
          <w:ilvl w:val="0"/>
          <w:numId w:val="44"/>
        </w:numPr>
      </w:pPr>
      <w:r>
        <w:t>Services können sich</w:t>
      </w:r>
      <w:r w:rsidR="00810D2D">
        <w:t xml:space="preserve"> sowohl in Größe als auch Ort</w:t>
      </w:r>
      <w:r>
        <w:t xml:space="preserve"> ändern</w:t>
      </w:r>
      <w:r w:rsidR="00B17EC8">
        <w:t xml:space="preserve"> und</w:t>
      </w:r>
      <w:r>
        <w:t xml:space="preserve"> </w:t>
      </w:r>
      <w:r w:rsidR="00810D2D">
        <w:t>sollen</w:t>
      </w:r>
      <w:r w:rsidR="00B17EC8">
        <w:t xml:space="preserve"> gleichzeitig</w:t>
      </w:r>
      <w:r w:rsidR="00810D2D">
        <w:t xml:space="preserve"> </w:t>
      </w:r>
      <w:r>
        <w:t>vom Clients versteckt sein</w:t>
      </w:r>
      <w:r w:rsidR="0052380A">
        <w:t>, also keine direkte Verbindung zu ihm haben</w:t>
      </w:r>
      <w:r>
        <w:t>.</w:t>
      </w:r>
    </w:p>
    <w:p w14:paraId="37E6D7BB" w14:textId="1C4CA223" w:rsidR="008614DC" w:rsidRDefault="008614DC" w:rsidP="008614DC">
      <w:pPr>
        <w:pStyle w:val="Listenabsatz"/>
        <w:numPr>
          <w:ilvl w:val="0"/>
          <w:numId w:val="44"/>
        </w:numPr>
      </w:pPr>
      <w:r>
        <w:lastRenderedPageBreak/>
        <w:t>Services können unterschiedliche, auch Web inkompatible, Protokolle nutzen.</w:t>
      </w:r>
    </w:p>
    <w:p w14:paraId="14DA21BB" w14:textId="6B061767" w:rsidR="0052380A" w:rsidRDefault="006A5582" w:rsidP="008614DC">
      <w:pPr>
        <w:pStyle w:val="Listenabsatz"/>
        <w:numPr>
          <w:ilvl w:val="0"/>
          <w:numId w:val="44"/>
        </w:numPr>
      </w:pPr>
      <w:r>
        <w:t>Clients</w:t>
      </w:r>
      <w:r w:rsidR="008614DC">
        <w:t xml:space="preserve"> benötigen Daten von vielen unterschiedlichen Quellen</w:t>
      </w:r>
      <w:r w:rsidR="0052380A">
        <w:t>, welche allerdings nicht den Clients bekannt sein sollen.</w:t>
      </w:r>
    </w:p>
    <w:p w14:paraId="2DEEF022" w14:textId="7EB30A70" w:rsidR="008614DC" w:rsidRDefault="0052380A" w:rsidP="008614DC">
      <w:pPr>
        <w:pStyle w:val="Listenabsatz"/>
        <w:numPr>
          <w:ilvl w:val="0"/>
          <w:numId w:val="44"/>
        </w:numPr>
      </w:pPr>
      <w:r>
        <w:t>U</w:t>
      </w:r>
      <w:r w:rsidR="008614DC">
        <w:t>nterschiedliche</w:t>
      </w:r>
      <w:r>
        <w:t xml:space="preserve"> </w:t>
      </w:r>
      <w:r w:rsidR="006A5582">
        <w:t>Clients</w:t>
      </w:r>
      <w:r>
        <w:t xml:space="preserve"> benötigen unterschiedliche Mengen/Arten von</w:t>
      </w:r>
      <w:r w:rsidR="008614DC">
        <w:t xml:space="preserve"> Daten</w:t>
      </w:r>
      <w:r>
        <w:t>.</w:t>
      </w:r>
    </w:p>
    <w:p w14:paraId="257CAACA" w14:textId="23B5DD7A" w:rsidR="00BF4A32" w:rsidRDefault="00BF4A32" w:rsidP="008614DC">
      <w:pPr>
        <w:pStyle w:val="Listenabsatz"/>
        <w:numPr>
          <w:ilvl w:val="0"/>
          <w:numId w:val="44"/>
        </w:numPr>
      </w:pPr>
      <w:r>
        <w:t>Es soll auf Hardware Limitierungen, von unterschiedlichen Arten von Clients, Reagiert werden.</w:t>
      </w:r>
    </w:p>
    <w:p w14:paraId="5022DB5A" w14:textId="04AC02B9" w:rsidR="004C4077" w:rsidRDefault="00BD18BA" w:rsidP="004C4077">
      <w:pPr>
        <w:pStyle w:val="berschrift3"/>
      </w:pPr>
      <w:bookmarkStart w:id="51" w:name="_Toc23763999"/>
      <w:r>
        <w:t xml:space="preserve">Ein </w:t>
      </w:r>
      <w:r w:rsidR="004C4077">
        <w:t>Gateway als Lösung</w:t>
      </w:r>
      <w:bookmarkEnd w:id="51"/>
    </w:p>
    <w:p w14:paraId="290D0926" w14:textId="06D755DB" w:rsidR="00E32209" w:rsidRDefault="00BD18BA" w:rsidP="004C4077">
      <w:r>
        <w:t xml:space="preserve">Der Gateway dient als einziger eingangs Punkt für alle Nutzer. Hierbei übernimmt der Gateway den </w:t>
      </w:r>
      <w:r w:rsidR="00241879">
        <w:t>g</w:t>
      </w:r>
      <w:r>
        <w:t>esamten Nachrichtenverkehr in beide Richtungen, er wird teilwe</w:t>
      </w:r>
      <w:r w:rsidR="00241879">
        <w:t>ise nur durchgeschleift zu den e</w:t>
      </w:r>
      <w:r>
        <w:t>ntsprechenden Services. Andere Anfragen werden verteilt und sprechen mehrere Services an. Der API Gateway kann außerdem jedem Nutzer eine andere API zur Verfügung stellen</w:t>
      </w:r>
      <w:r w:rsidR="00E32209">
        <w:t xml:space="preserve"> und kann dadurch die entstehenden Bedürfnisse spezifischer handhaben</w:t>
      </w:r>
      <w:r>
        <w:t xml:space="preserve">. </w:t>
      </w:r>
      <w:r w:rsidR="00E32209">
        <w:t>Es ist auch möglich die Autorisierung vom Client in den Gateway zu verschieben und somit den Client noch dünner zu Gestalten.</w:t>
      </w:r>
    </w:p>
    <w:p w14:paraId="176F49B5" w14:textId="7F7EA091" w:rsidR="00BD18BA" w:rsidRPr="004F3257" w:rsidRDefault="00BD18BA" w:rsidP="00BD18BA">
      <w:pPr>
        <w:pStyle w:val="berschrift3"/>
        <w:rPr>
          <w:lang w:val="en-US"/>
        </w:rPr>
      </w:pPr>
      <w:bookmarkStart w:id="52" w:name="_Toc23764000"/>
      <w:proofErr w:type="spellStart"/>
      <w:r w:rsidRPr="004F3257">
        <w:rPr>
          <w:lang w:val="en-US"/>
        </w:rPr>
        <w:t>Backends</w:t>
      </w:r>
      <w:proofErr w:type="spellEnd"/>
      <w:r w:rsidRPr="004F3257">
        <w:rPr>
          <w:lang w:val="en-US"/>
        </w:rPr>
        <w:t xml:space="preserve"> for frontends </w:t>
      </w:r>
      <w:proofErr w:type="spellStart"/>
      <w:r w:rsidRPr="004F3257">
        <w:rPr>
          <w:lang w:val="en-US"/>
        </w:rPr>
        <w:t>Bzw</w:t>
      </w:r>
      <w:proofErr w:type="spellEnd"/>
      <w:r w:rsidRPr="004F3257">
        <w:rPr>
          <w:lang w:val="en-US"/>
        </w:rPr>
        <w:t>. Gateways</w:t>
      </w:r>
      <w:r w:rsidR="004F3257">
        <w:rPr>
          <w:lang w:val="en-US"/>
        </w:rPr>
        <w:t xml:space="preserve"> je</w:t>
      </w:r>
      <w:r w:rsidRPr="004F3257">
        <w:rPr>
          <w:lang w:val="en-US"/>
        </w:rPr>
        <w:t xml:space="preserve"> </w:t>
      </w:r>
      <w:proofErr w:type="spellStart"/>
      <w:r w:rsidRPr="004F3257">
        <w:rPr>
          <w:lang w:val="en-US"/>
        </w:rPr>
        <w:t>Nutzerob</w:t>
      </w:r>
      <w:r w:rsidR="00241879">
        <w:rPr>
          <w:lang w:val="en-US"/>
        </w:rPr>
        <w:t>er</w:t>
      </w:r>
      <w:r w:rsidRPr="004F3257">
        <w:rPr>
          <w:lang w:val="en-US"/>
        </w:rPr>
        <w:t>flächen</w:t>
      </w:r>
      <w:bookmarkEnd w:id="52"/>
      <w:proofErr w:type="spellEnd"/>
    </w:p>
    <w:p w14:paraId="100AC5EB" w14:textId="5849FFFD" w:rsidR="00BD18BA" w:rsidRDefault="004F3257" w:rsidP="004C4077">
      <w:r w:rsidRPr="004F3257">
        <w:t>Eine</w:t>
      </w:r>
      <w:r w:rsidR="00E32209">
        <w:t>n etwas</w:t>
      </w:r>
      <w:r w:rsidRPr="004F3257">
        <w:t xml:space="preserve"> </w:t>
      </w:r>
      <w:r w:rsidR="00E32209">
        <w:t>anderen Ansatz nimmt die Variante welche „</w:t>
      </w:r>
      <w:proofErr w:type="spellStart"/>
      <w:r w:rsidR="00E32209">
        <w:t>Backends</w:t>
      </w:r>
      <w:proofErr w:type="spellEnd"/>
      <w:r w:rsidR="00E32209">
        <w:t xml:space="preserve"> </w:t>
      </w:r>
      <w:proofErr w:type="spellStart"/>
      <w:r w:rsidR="00E32209">
        <w:t>for</w:t>
      </w:r>
      <w:proofErr w:type="spellEnd"/>
      <w:r w:rsidR="00E32209">
        <w:t xml:space="preserve"> </w:t>
      </w:r>
      <w:proofErr w:type="spellStart"/>
      <w:r w:rsidR="00E32209">
        <w:t>fronteneds</w:t>
      </w:r>
      <w:proofErr w:type="spellEnd"/>
      <w:r w:rsidR="00E32209">
        <w:t>“ genannt wird</w:t>
      </w:r>
      <w:r>
        <w:t xml:space="preserve">. Für jedes </w:t>
      </w:r>
      <w:proofErr w:type="spellStart"/>
      <w:r>
        <w:t>frontend</w:t>
      </w:r>
      <w:proofErr w:type="spellEnd"/>
      <w:r>
        <w:t xml:space="preserve"> (sowohl Web Client als auch Mobile oder 3rd Party) wird ein eigener Gateway erstellt </w:t>
      </w:r>
      <w:r w:rsidR="00A9545D">
        <w:t>welcher auch</w:t>
      </w:r>
      <w:r>
        <w:t xml:space="preserve"> nur für dieses verantwortlich</w:t>
      </w:r>
      <w:r w:rsidR="00A9545D">
        <w:t xml:space="preserve"> ist</w:t>
      </w:r>
      <w:r>
        <w:t xml:space="preserve">. Das hat </w:t>
      </w:r>
      <w:r w:rsidR="00E32209">
        <w:t>zum</w:t>
      </w:r>
      <w:r>
        <w:t xml:space="preserve"> Vorteil, dass man</w:t>
      </w:r>
      <w:r w:rsidR="00A9545D">
        <w:t xml:space="preserve"> zum einen</w:t>
      </w:r>
      <w:r w:rsidR="00E32209">
        <w:t xml:space="preserve"> keinen alleinigen</w:t>
      </w:r>
      <w:r>
        <w:t xml:space="preserve"> </w:t>
      </w:r>
      <w:r w:rsidR="00A9545D">
        <w:t>Flaschenhals</w:t>
      </w:r>
      <w:r w:rsidR="00E32209">
        <w:t xml:space="preserve"> mehr</w:t>
      </w:r>
      <w:r w:rsidR="00A9545D">
        <w:t xml:space="preserve"> hat,</w:t>
      </w:r>
      <w:r w:rsidR="00E32209">
        <w:t xml:space="preserve"> zum anderen</w:t>
      </w:r>
      <w:r w:rsidR="00A9545D">
        <w:t xml:space="preserve"> das die Gatewa</w:t>
      </w:r>
      <w:r w:rsidR="00D53402">
        <w:t>ys zweckmäßig getrennt und eine</w:t>
      </w:r>
      <w:r w:rsidR="00A9545D">
        <w:t xml:space="preserve"> klarer</w:t>
      </w:r>
      <w:r w:rsidR="00D53402">
        <w:t>e</w:t>
      </w:r>
      <w:r w:rsidR="00A9545D">
        <w:t xml:space="preserve"> Struktur haben</w:t>
      </w:r>
      <w:r w:rsidR="00E32209">
        <w:t xml:space="preserve">. </w:t>
      </w:r>
      <w:r w:rsidR="00D53402">
        <w:t>Durch ihre</w:t>
      </w:r>
      <w:r w:rsidR="00E32209">
        <w:t xml:space="preserve"> </w:t>
      </w:r>
      <w:r w:rsidR="00241879">
        <w:t>erhöhte modulare</w:t>
      </w:r>
      <w:r w:rsidR="00E32209">
        <w:t xml:space="preserve"> </w:t>
      </w:r>
      <w:r w:rsidR="00D53402">
        <w:t>G</w:t>
      </w:r>
      <w:r w:rsidR="00E32209">
        <w:t>estalt</w:t>
      </w:r>
      <w:r w:rsidR="00D53402">
        <w:t>ung</w:t>
      </w:r>
      <w:r w:rsidR="00E32209">
        <w:t xml:space="preserve"> </w:t>
      </w:r>
      <w:r w:rsidR="00D53402">
        <w:t>können sie außerdem besser Skaliert werden und können klarer auf die Bedürfnisse ihres speziellen Clients eingehen. Eine Autorisierung ist natürlich immer noch möglich.</w:t>
      </w:r>
    </w:p>
    <w:p w14:paraId="4D9A6E26" w14:textId="77777777" w:rsidR="00BB467B" w:rsidRDefault="00393B4D" w:rsidP="00BB467B">
      <w:pPr>
        <w:rPr>
          <w:rStyle w:val="Hyperlink"/>
        </w:rPr>
      </w:pPr>
      <w:hyperlink r:id="rId20" w:history="1">
        <w:r w:rsidR="00BB467B" w:rsidRPr="00F05A43">
          <w:rPr>
            <w:rStyle w:val="Hyperlink"/>
          </w:rPr>
          <w:t>https://youtu.be/YO6Sg4yaqC0?t=185</w:t>
        </w:r>
      </w:hyperlink>
    </w:p>
    <w:p w14:paraId="1053831F" w14:textId="74A8789C" w:rsidR="00323B99" w:rsidRPr="00323B99" w:rsidRDefault="00393B4D" w:rsidP="00BB467B">
      <w:hyperlink r:id="rId21" w:history="1">
        <w:r w:rsidR="00323B99" w:rsidRPr="00323B99">
          <w:rPr>
            <w:rStyle w:val="Hyperlink"/>
          </w:rPr>
          <w:t>https://blog.christianposta.com/microservices/api-gateways-are-going-through-an-identity-crisis/</w:t>
        </w:r>
      </w:hyperlink>
      <w:r w:rsidR="00323B99" w:rsidRPr="00323B99">
        <w:t xml:space="preserve"> API Gateway Pattern nochmals ansc</w:t>
      </w:r>
      <w:r w:rsidR="00323B99">
        <w:t>hauen</w:t>
      </w:r>
    </w:p>
    <w:p w14:paraId="38807D99" w14:textId="77777777" w:rsidR="00BB467B" w:rsidRDefault="00BB467B" w:rsidP="00BB467B">
      <w:r>
        <w:t xml:space="preserve">Service </w:t>
      </w:r>
      <w:proofErr w:type="spellStart"/>
      <w:r>
        <w:t>discorvery</w:t>
      </w:r>
      <w:proofErr w:type="spellEnd"/>
      <w:r>
        <w:t xml:space="preserve"> </w:t>
      </w:r>
      <w:proofErr w:type="spellStart"/>
      <w:r>
        <w:t>compatible</w:t>
      </w:r>
      <w:proofErr w:type="spellEnd"/>
    </w:p>
    <w:p w14:paraId="345F2F99" w14:textId="77777777" w:rsidR="00BB467B" w:rsidRPr="001C7C16" w:rsidRDefault="00BB467B" w:rsidP="00BB467B">
      <w:r>
        <w:t xml:space="preserve">Wo kann er unabhängig existieren und wo sich mit anderen (API Gateway &amp; Service </w:t>
      </w:r>
      <w:proofErr w:type="spellStart"/>
      <w:r>
        <w:t>Mesh</w:t>
      </w:r>
      <w:proofErr w:type="spellEnd"/>
      <w:r>
        <w:t xml:space="preserve">) ergänzen und </w:t>
      </w:r>
      <w:proofErr w:type="spellStart"/>
      <w:r>
        <w:t>co</w:t>
      </w:r>
      <w:proofErr w:type="spellEnd"/>
      <w:r>
        <w:t>-existieren.</w:t>
      </w:r>
    </w:p>
    <w:p w14:paraId="704B7517" w14:textId="10A07537" w:rsidR="00252E19" w:rsidRPr="001C7C16" w:rsidRDefault="00522373" w:rsidP="00BE30FF">
      <w:pPr>
        <w:pStyle w:val="berschrift2"/>
      </w:pPr>
      <w:bookmarkStart w:id="53" w:name="_Toc23764001"/>
      <w:r>
        <w:t xml:space="preserve">API </w:t>
      </w:r>
      <w:proofErr w:type="spellStart"/>
      <w:r w:rsidR="009426A1" w:rsidRPr="001C7C16">
        <w:t>Microgateway</w:t>
      </w:r>
      <w:proofErr w:type="spellEnd"/>
      <w:r w:rsidR="00BE56A6">
        <w:t>(</w:t>
      </w:r>
      <w:proofErr w:type="spellStart"/>
      <w:r w:rsidR="00BE56A6">
        <w:t>To</w:t>
      </w:r>
      <w:proofErr w:type="spellEnd"/>
      <w:r w:rsidR="00BE56A6">
        <w:t xml:space="preserve"> </w:t>
      </w:r>
      <w:proofErr w:type="spellStart"/>
      <w:r w:rsidR="00BE56A6">
        <w:t>Shallow</w:t>
      </w:r>
      <w:proofErr w:type="spellEnd"/>
      <w:r w:rsidR="00BE56A6">
        <w:t>? )</w:t>
      </w:r>
      <w:bookmarkEnd w:id="53"/>
    </w:p>
    <w:p w14:paraId="45E192FB" w14:textId="69CD0C4F" w:rsidR="00010E2F" w:rsidRDefault="00010E2F" w:rsidP="00252E19">
      <w:r w:rsidRPr="00010E2F">
        <w:t xml:space="preserve">Der API </w:t>
      </w:r>
      <w:proofErr w:type="spellStart"/>
      <w:r w:rsidRPr="00010E2F">
        <w:t>Microgateway</w:t>
      </w:r>
      <w:proofErr w:type="spellEnd"/>
      <w:r w:rsidRPr="00010E2F">
        <w:t xml:space="preserve"> ist ein </w:t>
      </w:r>
      <w:proofErr w:type="spellStart"/>
      <w:r w:rsidRPr="00323B99">
        <w:rPr>
          <w:color w:val="FF0000"/>
          <w:highlight w:val="yellow"/>
        </w:rPr>
        <w:t>proxy</w:t>
      </w:r>
      <w:proofErr w:type="spellEnd"/>
      <w:r w:rsidRPr="00010E2F">
        <w:t xml:space="preserve">(Kommunikationsschnittstelle), entweder extern oder als </w:t>
      </w:r>
      <w:proofErr w:type="spellStart"/>
      <w:r w:rsidRPr="00010E2F">
        <w:t>sidecar</w:t>
      </w:r>
      <w:proofErr w:type="spellEnd"/>
      <w:r w:rsidRPr="00010E2F">
        <w:t>, welcher vor einem Microservice sitzt. Er bietet die Möglichkeit Regeln und Sicherheitsabfragen gezielter am Service durchzuführen, den Datenverkehr direkt am Service zu überwachen, Service discovery(Erkennung) zu übernehmen und die Sta</w:t>
      </w:r>
      <w:r w:rsidRPr="00010E2F">
        <w:lastRenderedPageBreak/>
        <w:t xml:space="preserve">bilität im Allgemeinen zu erhöhen. Solange der Gateway, </w:t>
      </w:r>
      <w:proofErr w:type="spellStart"/>
      <w:r w:rsidRPr="00010E2F">
        <w:t>micro</w:t>
      </w:r>
      <w:proofErr w:type="spellEnd"/>
      <w:r w:rsidRPr="00010E2F">
        <w:t xml:space="preserve"> also klein genug bleibt und nicht zu groß und schwer wird können beliebige Funktionalitäten hinzugefügt werden</w:t>
      </w:r>
      <w:r>
        <w:t>, wie verschiedene üblicherweise Traffic Management</w:t>
      </w:r>
      <w:r w:rsidRPr="00010E2F">
        <w:t xml:space="preserve">. Man sollte immer bedenken, dass der </w:t>
      </w:r>
      <w:proofErr w:type="spellStart"/>
      <w:r w:rsidRPr="00010E2F">
        <w:t>Microgateway</w:t>
      </w:r>
      <w:proofErr w:type="spellEnd"/>
      <w:r w:rsidRPr="00010E2F">
        <w:t xml:space="preserve"> in den Häufigsten fällen im selben Bereich wie der Service läuft und infolgedessen, dessen Startzeit mit beeinträchtigt. Doch durch diese enge Bauweise wird er auch sehr wiederverwendbar, welche direkt zu einer besseren Skalierbarkeit führt. Hierbei werden nicht die API Gateways, welche am äußeren Rand des Systems sitzen ersetzt, sondern Kommunizieren vielmehr mit diesen und erhalten Sicherheit Informationen über z. B. API Services.</w:t>
      </w:r>
    </w:p>
    <w:p w14:paraId="4B8BA1B9" w14:textId="77777777" w:rsidR="00522373" w:rsidRPr="001C7C16" w:rsidRDefault="00522373" w:rsidP="00252E19"/>
    <w:p w14:paraId="272C3576" w14:textId="2B3E1C52" w:rsidR="00252E19" w:rsidRDefault="001C7C16" w:rsidP="001C7C16">
      <w:pPr>
        <w:pStyle w:val="berschrift2"/>
      </w:pPr>
      <w:bookmarkStart w:id="54" w:name="_Toc23764002"/>
      <w:r w:rsidRPr="001C7C16">
        <w:t>API</w:t>
      </w:r>
      <w:r>
        <w:t xml:space="preserve"> Management</w:t>
      </w:r>
      <w:bookmarkEnd w:id="54"/>
    </w:p>
    <w:p w14:paraId="57FD1713" w14:textId="23E8FF6E" w:rsidR="00C02668" w:rsidRDefault="00C02668" w:rsidP="001C7C16">
      <w:r w:rsidRPr="00C02668">
        <w:t xml:space="preserve">Die API Management oder der API Management Gateway ist eine Komponente, welche neben Bzw. über dem API Gateway steht. Sie managt, wann existierende APIs für </w:t>
      </w:r>
      <w:proofErr w:type="spellStart"/>
      <w:r w:rsidRPr="00C02668">
        <w:t>Konsumer</w:t>
      </w:r>
      <w:proofErr w:type="spellEnd"/>
      <w:r w:rsidRPr="00C02668">
        <w:t xml:space="preserve"> erreichbar/benutzbar sind und notiert dessen Nutzung, etabliert Regeln und hält fest, für wen sie gelten, der Sicherheitsfluss wird festgelegt und ergibt Freigaben für die Nutzung. Alle APIs werden von diesem Management katalogisiert und verwaltet, wodurch diese vergeben, gefunden und effektive kontrolliert werden können.</w:t>
      </w:r>
    </w:p>
    <w:p w14:paraId="77B2DB7D" w14:textId="733374EC" w:rsidR="006458C9" w:rsidRDefault="008D5E07" w:rsidP="001C7C16">
      <w:bookmarkStart w:id="55" w:name="_CTVK001287e3742ecfa4e2bbac60266d4524530"/>
      <w:r>
        <w:rPr>
          <w:noProof/>
        </w:rPr>
        <w:drawing>
          <wp:inline distT="0" distB="0" distL="0" distR="0" wp14:anchorId="4D17469F" wp14:editId="53E0D40A">
            <wp:extent cx="5400675" cy="3188335"/>
            <wp:effectExtent l="0" t="0" r="9525" b="0"/>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00675" cy="3188335"/>
                    </a:xfrm>
                    <a:prstGeom prst="rect">
                      <a:avLst/>
                    </a:prstGeom>
                  </pic:spPr>
                </pic:pic>
              </a:graphicData>
            </a:graphic>
          </wp:inline>
        </w:drawing>
      </w:r>
      <w:bookmarkEnd w:id="55"/>
    </w:p>
    <w:p w14:paraId="18197427" w14:textId="6DA818F3" w:rsidR="008D5E07" w:rsidRDefault="008D5E07" w:rsidP="008D5E07">
      <w:pPr>
        <w:pStyle w:val="Beschriftung"/>
      </w:pPr>
      <w:proofErr w:type="spellStart"/>
      <w:r>
        <w:t>Figure</w:t>
      </w:r>
      <w:proofErr w:type="spellEnd"/>
      <w:r>
        <w:t xml:space="preserve"> </w:t>
      </w:r>
      <w:r w:rsidR="00DD5BE6">
        <w:rPr>
          <w:noProof/>
        </w:rPr>
        <w:fldChar w:fldCharType="begin"/>
      </w:r>
      <w:r w:rsidR="00DD5BE6">
        <w:rPr>
          <w:noProof/>
        </w:rPr>
        <w:instrText xml:space="preserve"> SEQ Figure \* ARABIC </w:instrText>
      </w:r>
      <w:r w:rsidR="00DD5BE6">
        <w:rPr>
          <w:noProof/>
        </w:rPr>
        <w:fldChar w:fldCharType="separate"/>
      </w:r>
      <w:r w:rsidR="00542F15">
        <w:rPr>
          <w:noProof/>
        </w:rPr>
        <w:t>4</w:t>
      </w:r>
      <w:r w:rsidR="00DD5BE6">
        <w:rPr>
          <w:noProof/>
        </w:rPr>
        <w:fldChar w:fldCharType="end"/>
      </w:r>
      <w:r>
        <w:t xml:space="preserve">: Komponenten einer API Management Lösung.jpg </w:t>
      </w:r>
      <w:sdt>
        <w:sdtPr>
          <w:alias w:val="Don't edit this field"/>
          <w:tag w:val="CitaviPlaceholder#c4888db7-21b8-4979-84fa-d1e06f3a566c"/>
          <w:id w:val="-87078378"/>
          <w:placeholder>
            <w:docPart w:val="DefaultPlaceholder_1081868574"/>
          </w:placeholder>
        </w:sdtPr>
        <w:sdtContent>
          <w:r>
            <w:fldChar w:fldCharType="begin"/>
          </w:r>
          <w:r w:rsidR="00D166C1">
            <w:instrText>ADDIN CitaviPlaceholder{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}</w:instrText>
          </w:r>
          <w:r>
            <w:fldChar w:fldCharType="separate"/>
          </w:r>
          <w:hyperlink w:anchor="_CTVL0013eb7431710444271a9c686863a2ce73b" w:tooltip="Mit der richtigen API Management Architektur in die Cloud › ipt. URL https://ipt.ch/mit-der-richtigen-api-management-architektur-in-die-cloud/. – Aktu…" w:history="1">
            <w:r w:rsidR="00BB62E3">
              <w:t>(10/24/2019)</w:t>
            </w:r>
          </w:hyperlink>
          <w:r>
            <w:fldChar w:fldCharType="end"/>
          </w:r>
        </w:sdtContent>
      </w:sdt>
    </w:p>
    <w:p w14:paraId="647B8605" w14:textId="77777777" w:rsidR="006F55FB" w:rsidRDefault="006F55FB" w:rsidP="006F55FB">
      <w:r>
        <w:t xml:space="preserve">Wie hier in Abbildung 3 zu sehen ist, ist die Managementkomponente, nicht diejenige über welchen jeglicher Nachrichtenaustausch mit den Nutzern geschieht, sondern stellt </w:t>
      </w:r>
      <w:r>
        <w:lastRenderedPageBreak/>
        <w:t>vielmehr den eigenen Entwicklern und dritt Entwicklern eine Möglichkeit dar mit den API zu interagieren und Änderungen an den Gateways durchzuführen.</w:t>
      </w:r>
    </w:p>
    <w:p w14:paraId="31F8967F" w14:textId="0CCF7386" w:rsidR="00C44B70" w:rsidRDefault="006F55FB" w:rsidP="00457033">
      <w:r>
        <w:t xml:space="preserve">Ein Punkt bei dem aufgepasst werden muss, ist keine Businesslogik in diese Schicht einfließen zu lassen. Da das API Management eine geteilte Komponente ist, hat es Tendenzen dazu ein all wissend, all </w:t>
      </w:r>
      <w:r w:rsidR="00457033">
        <w:t>verarbeitendes</w:t>
      </w:r>
      <w:r>
        <w:t xml:space="preserve"> Konstrukt zu werden, wo jeglicher Datenverkehr für Änderungen an APIs durchfließen muss, was erneut in einem organisatorischen Flaschenhals enden </w:t>
      </w:r>
      <w:r w:rsidR="00457033">
        <w:t>kann</w:t>
      </w:r>
      <w:r>
        <w:t>.</w:t>
      </w:r>
      <w:r w:rsidR="00457033">
        <w:t xml:space="preserve"> Da auch die Management Komponente Skaliert werden muss sollte hier möglichst versucht werden keine Abhängigkeiten zu anderen Komponenten zu erzeugen und genau aus diesem Grund auch eine eigene lokale Datenbank zur Verfügung zu stellen.</w:t>
      </w:r>
    </w:p>
    <w:p w14:paraId="08D13E19" w14:textId="5EBB9BE4" w:rsidR="001C7C16" w:rsidRDefault="001C7C16" w:rsidP="001C7C16">
      <w:pPr>
        <w:pStyle w:val="berschrift2"/>
      </w:pPr>
      <w:bookmarkStart w:id="56" w:name="_Toc23764003"/>
      <w:r>
        <w:t xml:space="preserve">Service </w:t>
      </w:r>
      <w:proofErr w:type="spellStart"/>
      <w:r>
        <w:t>Mesh</w:t>
      </w:r>
      <w:bookmarkEnd w:id="56"/>
      <w:proofErr w:type="spellEnd"/>
    </w:p>
    <w:p w14:paraId="5DF898D2" w14:textId="2B48FA49" w:rsidR="00FE2AEB" w:rsidRPr="00FE2AEB" w:rsidRDefault="00393B4D" w:rsidP="00FE2AEB">
      <w:hyperlink r:id="rId23" w:history="1">
        <w:r w:rsidR="00FE2AEB">
          <w:rPr>
            <w:rStyle w:val="Hyperlink"/>
          </w:rPr>
          <w:t>https://www.youtube.com/watch?v=cWfACBIp0a8</w:t>
        </w:r>
      </w:hyperlink>
    </w:p>
    <w:p w14:paraId="3092D8F1" w14:textId="7F9EF19E" w:rsidR="00E74030" w:rsidRDefault="00E74030" w:rsidP="00E74030">
      <w:pPr>
        <w:pStyle w:val="berschrift3"/>
      </w:pPr>
      <w:bookmarkStart w:id="57" w:name="_Toc23764004"/>
      <w:r>
        <w:t xml:space="preserve">Warum Service </w:t>
      </w:r>
      <w:proofErr w:type="spellStart"/>
      <w:r>
        <w:t>Meshes</w:t>
      </w:r>
      <w:proofErr w:type="spellEnd"/>
      <w:r>
        <w:t xml:space="preserve"> entstanden sind?</w:t>
      </w:r>
      <w:bookmarkEnd w:id="57"/>
    </w:p>
    <w:p w14:paraId="18FEEB5C" w14:textId="740D5BC8" w:rsidR="001633CA" w:rsidRPr="00E74030" w:rsidRDefault="00E74030" w:rsidP="00E74030">
      <w:r>
        <w:t xml:space="preserve">Ein Service </w:t>
      </w:r>
      <w:proofErr w:type="spellStart"/>
      <w:r>
        <w:t>Mesh</w:t>
      </w:r>
      <w:proofErr w:type="spellEnd"/>
      <w:r>
        <w:t xml:space="preserve">, bringt in ein Existierendes System, zu allererst keine zusätzlichen Funktionen sondern verschiebt vielmehr die Vorhandenen Funktionalitäten. </w:t>
      </w:r>
      <w:r w:rsidR="001633CA">
        <w:t xml:space="preserve">Bisherige </w:t>
      </w:r>
      <w:proofErr w:type="spellStart"/>
      <w:r w:rsidR="001633CA">
        <w:t>Kubernetes</w:t>
      </w:r>
      <w:proofErr w:type="spellEnd"/>
      <w:r w:rsidR="001633CA">
        <w:t xml:space="preserve"> Cluster werden je nach Komplexität mit unterschiedlichen Services erweitert welche dabei helfen sollen, dass immer komplexer werdende System zu Managen. Diesen Überfluss an Management möchten die Service </w:t>
      </w:r>
      <w:proofErr w:type="spellStart"/>
      <w:r w:rsidR="001633CA">
        <w:t>Meshes</w:t>
      </w:r>
      <w:proofErr w:type="spellEnd"/>
      <w:r w:rsidR="001633CA">
        <w:t xml:space="preserve"> übernehmen.</w:t>
      </w:r>
      <w:r w:rsidR="001633CA" w:rsidRPr="000C7862">
        <w:t xml:space="preserve"> </w:t>
      </w:r>
      <w:r w:rsidR="001633CA" w:rsidRPr="000C7862">
        <w:rPr>
          <w:highlight w:val="yellow"/>
        </w:rPr>
        <w:t>Dies beinhaltet für gewöhnlich Sichere Service zu Service Kommunikation</w:t>
      </w:r>
      <w:r w:rsidR="000C7862">
        <w:rPr>
          <w:highlight w:val="yellow"/>
        </w:rPr>
        <w:t xml:space="preserve"> darunter Autorisierung und Authentisierung,</w:t>
      </w:r>
      <w:r w:rsidR="001633CA" w:rsidRPr="000C7862">
        <w:rPr>
          <w:highlight w:val="yellow"/>
        </w:rPr>
        <w:t xml:space="preserve"> das Sammeln von Analysedaten,</w:t>
      </w:r>
      <w:r w:rsidR="000C7862">
        <w:rPr>
          <w:highlight w:val="yellow"/>
        </w:rPr>
        <w:t xml:space="preserve"> </w:t>
      </w:r>
      <w:r w:rsidR="001633CA" w:rsidRPr="000C7862">
        <w:rPr>
          <w:highlight w:val="yellow"/>
        </w:rPr>
        <w:t xml:space="preserve">das verflogen von Datenverkehr, </w:t>
      </w:r>
      <w:proofErr w:type="spellStart"/>
      <w:r w:rsidR="000C7862" w:rsidRPr="000C7862">
        <w:rPr>
          <w:highlight w:val="yellow"/>
        </w:rPr>
        <w:t>load</w:t>
      </w:r>
      <w:proofErr w:type="spellEnd"/>
      <w:r w:rsidR="000C7862" w:rsidRPr="000C7862">
        <w:rPr>
          <w:highlight w:val="yellow"/>
        </w:rPr>
        <w:t xml:space="preserve"> </w:t>
      </w:r>
      <w:proofErr w:type="spellStart"/>
      <w:r w:rsidR="000C7862" w:rsidRPr="000C7862">
        <w:rPr>
          <w:highlight w:val="yellow"/>
        </w:rPr>
        <w:t>balancing</w:t>
      </w:r>
      <w:proofErr w:type="spellEnd"/>
      <w:r w:rsidR="000C7862" w:rsidRPr="000C7862">
        <w:rPr>
          <w:highlight w:val="yellow"/>
        </w:rPr>
        <w:t xml:space="preserve">, </w:t>
      </w:r>
      <w:proofErr w:type="spellStart"/>
      <w:r w:rsidR="000C7862" w:rsidRPr="000C7862">
        <w:rPr>
          <w:highlight w:val="yellow"/>
        </w:rPr>
        <w:t>circuit</w:t>
      </w:r>
      <w:proofErr w:type="spellEnd"/>
      <w:r w:rsidR="000C7862" w:rsidRPr="000C7862">
        <w:rPr>
          <w:highlight w:val="yellow"/>
        </w:rPr>
        <w:t xml:space="preserve"> </w:t>
      </w:r>
      <w:proofErr w:type="spellStart"/>
      <w:r w:rsidR="000C7862" w:rsidRPr="000C7862">
        <w:rPr>
          <w:highlight w:val="yellow"/>
        </w:rPr>
        <w:t>breaker</w:t>
      </w:r>
      <w:proofErr w:type="spellEnd"/>
      <w:r w:rsidR="000C7862">
        <w:rPr>
          <w:highlight w:val="yellow"/>
        </w:rPr>
        <w:t xml:space="preserve">, </w:t>
      </w:r>
      <w:proofErr w:type="spellStart"/>
      <w:r w:rsidR="000C7862">
        <w:rPr>
          <w:highlight w:val="yellow"/>
        </w:rPr>
        <w:t>health</w:t>
      </w:r>
      <w:proofErr w:type="spellEnd"/>
      <w:r w:rsidR="000C7862">
        <w:rPr>
          <w:highlight w:val="yellow"/>
        </w:rPr>
        <w:t xml:space="preserve"> </w:t>
      </w:r>
      <w:proofErr w:type="spellStart"/>
      <w:r w:rsidR="000C7862">
        <w:rPr>
          <w:highlight w:val="yellow"/>
        </w:rPr>
        <w:t>checks</w:t>
      </w:r>
      <w:proofErr w:type="spellEnd"/>
      <w:r w:rsidR="000C7862">
        <w:rPr>
          <w:highlight w:val="yellow"/>
        </w:rPr>
        <w:t>,</w:t>
      </w:r>
      <w:r w:rsidR="000C7862" w:rsidRPr="000C7862">
        <w:rPr>
          <w:highlight w:val="yellow"/>
        </w:rPr>
        <w:t xml:space="preserve"> und je nach Anbieter mehr oder weniger.</w:t>
      </w:r>
    </w:p>
    <w:p w14:paraId="08432C7F" w14:textId="0F9ACA2D" w:rsidR="00EC4EDF" w:rsidRDefault="00A15068" w:rsidP="00A15068">
      <w:pPr>
        <w:pStyle w:val="berschrift3"/>
      </w:pPr>
      <w:bookmarkStart w:id="58" w:name="_Toc23764005"/>
      <w:r>
        <w:t xml:space="preserve">Was ist/ Was macht ein Service </w:t>
      </w:r>
      <w:proofErr w:type="spellStart"/>
      <w:r>
        <w:t>Mesh</w:t>
      </w:r>
      <w:proofErr w:type="spellEnd"/>
      <w:r>
        <w:t>?</w:t>
      </w:r>
      <w:bookmarkEnd w:id="58"/>
    </w:p>
    <w:p w14:paraId="17EE18F2" w14:textId="3A73E141" w:rsidR="000C7862" w:rsidRDefault="00441B89" w:rsidP="000C7862">
      <w:r>
        <w:t xml:space="preserve">Als Vorrausetzung für ein Service </w:t>
      </w:r>
      <w:proofErr w:type="spellStart"/>
      <w:r>
        <w:t>Mesh</w:t>
      </w:r>
      <w:proofErr w:type="spellEnd"/>
      <w:r>
        <w:t xml:space="preserve">, ist eine Microservice Architektur, da sie genau für diese Umgebung gebaut sind und auch nur dort Wirklich sinn machen. </w:t>
      </w:r>
      <w:r w:rsidR="000C7862">
        <w:t>Ein Servic</w:t>
      </w:r>
      <w:r>
        <w:t>e</w:t>
      </w:r>
      <w:r w:rsidR="000C7862">
        <w:t xml:space="preserve"> </w:t>
      </w:r>
      <w:proofErr w:type="spellStart"/>
      <w:r w:rsidR="000C7862">
        <w:t>Mesh</w:t>
      </w:r>
      <w:proofErr w:type="spellEnd"/>
      <w:r>
        <w:t>,</w:t>
      </w:r>
      <w:r w:rsidR="000C7862">
        <w:t xml:space="preserve"> besteht normalerweise </w:t>
      </w:r>
      <w:r>
        <w:t xml:space="preserve">aus einem Zentralen Kontrollpunkt und vielen </w:t>
      </w:r>
      <w:proofErr w:type="spellStart"/>
      <w:r w:rsidR="00FB4987">
        <w:t>S</w:t>
      </w:r>
      <w:r>
        <w:t>idecar</w:t>
      </w:r>
      <w:proofErr w:type="spellEnd"/>
      <w:r>
        <w:t xml:space="preserve"> </w:t>
      </w:r>
      <w:r w:rsidR="00FB4987">
        <w:t>P</w:t>
      </w:r>
      <w:r>
        <w:t>roxys, welche in den jeweiligen Container Instanzen mitlaufen aber kein Bestandteil des eigentlichen Prozesses sind. Die Proxys unterbrechen jeglichen Datenverkehr und kontrollieren bzw. Analysieren diesen. Der Kontrollpunkt erhält die Analysedaten und Verarbeitet diese.</w:t>
      </w:r>
      <w:r w:rsidR="00FB4987">
        <w:t xml:space="preserve"> Selbst wenn ein </w:t>
      </w:r>
      <w:proofErr w:type="spellStart"/>
      <w:r w:rsidR="00FB4987">
        <w:t>Sidecar</w:t>
      </w:r>
      <w:proofErr w:type="spellEnd"/>
      <w:r w:rsidR="00FB4987">
        <w:t xml:space="preserve"> Proxy abstürzt kann die Kommunikation immer noch weitergehen, da die Kommunikation lediglich unterbrechen wird und nicht wie bei einem herkömmlichen Proxy als fester Zwischenpunkt agiert. </w:t>
      </w:r>
    </w:p>
    <w:p w14:paraId="47CECF28" w14:textId="11DDE532" w:rsidR="00FB4987" w:rsidRDefault="00FB4987" w:rsidP="00FB4987">
      <w:pPr>
        <w:pStyle w:val="berschrift3"/>
      </w:pPr>
      <w:bookmarkStart w:id="59" w:name="_Toc23764006"/>
      <w:r>
        <w:lastRenderedPageBreak/>
        <w:t xml:space="preserve">Was Spricht gegen die Nutzung von Service </w:t>
      </w:r>
      <w:proofErr w:type="spellStart"/>
      <w:r>
        <w:t>Meshes</w:t>
      </w:r>
      <w:bookmarkEnd w:id="59"/>
      <w:proofErr w:type="spellEnd"/>
    </w:p>
    <w:p w14:paraId="19EA69A5" w14:textId="53492FD4" w:rsidR="007806F4" w:rsidRDefault="007806F4" w:rsidP="007806F4">
      <w:r>
        <w:t xml:space="preserve">Service </w:t>
      </w:r>
      <w:proofErr w:type="spellStart"/>
      <w:r>
        <w:t>Meshes</w:t>
      </w:r>
      <w:proofErr w:type="spellEnd"/>
      <w:r>
        <w:t xml:space="preserve"> besitzen noch einige Nachteile, welche jeweils abgewogen werden müssen um Herauszufinden, ob es sich lohnt in diese schon zu Investieren. Demnach ist im Moment ein größerer Nachteil, dass die jeweiligen Technologien relative Neu sind und erst eingeschätzt werden müssen wie sie sich in kleineren oder vor allem in größeren Projekten beweisen. Die Auswahl an unterschiedlichen Anbietern für Service </w:t>
      </w:r>
      <w:proofErr w:type="spellStart"/>
      <w:r>
        <w:t>Meshes</w:t>
      </w:r>
      <w:proofErr w:type="spellEnd"/>
      <w:r>
        <w:t xml:space="preserve"> macht dies umso schwieriger und macht eine Auswertung der Technologie ebenso unübersichtlicher. Man kann sich ein eigenes Bild z. B. über das Service </w:t>
      </w:r>
      <w:proofErr w:type="spellStart"/>
      <w:r>
        <w:t>Mesh</w:t>
      </w:r>
      <w:proofErr w:type="spellEnd"/>
      <w:r>
        <w:t xml:space="preserve"> </w:t>
      </w:r>
      <w:proofErr w:type="spellStart"/>
      <w:r>
        <w:t>Landscape</w:t>
      </w:r>
      <w:proofErr w:type="spellEnd"/>
      <w:r>
        <w:t xml:space="preserve"> </w:t>
      </w:r>
      <w:sdt>
        <w:sdtPr>
          <w:alias w:val="Don't edit this field"/>
          <w:tag w:val="CitaviPlaceholder#3411214b-924e-422f-a0e9-35cea3bc897d"/>
          <w:id w:val="-336543085"/>
          <w:placeholder>
            <w:docPart w:val="DefaultPlaceholder_1081868574"/>
          </w:placeholder>
        </w:sdtPr>
        <w:sdtContent>
          <w:r>
            <w:fldChar w:fldCharType="begin"/>
          </w:r>
          <w:r w:rsidR="008B5274">
            <w:instrText>ADDIN CitaviPlaceholder{eyIkaWQiOiIxIiwiRW50cmllcyI6W3siJGlkIjoiMiIsIklkIjoiOTE1NTgwMjAtNmQ3NS00NTkxLWI3MDgtMjEwMDZmYzZlOWUwIiwiUmFuZ2VMZW5ndGgiOjEyLCJSZWZlcmVuY2VJZCI6ImQ4ZDg4ODdiLTc5ODItNDQ1Ny1iMTc0LTVjYTVkMGMxMzA2MCIsIlJlZmVyZW5jZSI6eyIkaWQiOiIzIiwiQWJzdHJhY3RDb21wbGV4aXR5IjowLCJBYnN0cmFjdFNvdXJjZVRleHRGb3JtYXQiOjAsIkFjY2Vzc0RhdGUiOiIxMC8zMC8yMDE5IiwiQXV0aG9ycyI6W10sIkNpdGF0aW9uS2V5VXBkYXRlVHlwZSI6MCwiQ29sbGFib3JhdG9ycyI6W10sIkRhdGUiOiIxMC8yOC8yMDE5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}</w:instrText>
          </w:r>
          <w:r>
            <w:fldChar w:fldCharType="separate"/>
          </w:r>
          <w:hyperlink w:anchor="_CTVL001d8d8887b79824457b1745ca5d0c13060" w:tooltip="Service Mesh Landscape. URL https://layer5.io/landscape/. – Aktualisierungsdatum: 28.10.2019 – Überprüfungsdatum 30.10.2019 " w:history="1">
            <w:r>
              <w:t>(10/28/2019)</w:t>
            </w:r>
          </w:hyperlink>
          <w:r>
            <w:fldChar w:fldCharType="end"/>
          </w:r>
        </w:sdtContent>
      </w:sdt>
      <w:r>
        <w:t xml:space="preserve"> machen.</w:t>
      </w:r>
    </w:p>
    <w:p w14:paraId="454C4D8F" w14:textId="50E3999C" w:rsidR="00EC4EDF" w:rsidRPr="00FB4987" w:rsidRDefault="007806F4" w:rsidP="007806F4">
      <w:r>
        <w:t>Ein weiterer Nachteil kommt durch die zusätzlichen Komponenten hinzu, welche die Komplexität der Umgebung erhöhen kann und zusätzliche Kosten verursacht, welche auf das Projektbudget drücken.</w:t>
      </w:r>
    </w:p>
    <w:p w14:paraId="4C95B0CC" w14:textId="4A86BED3" w:rsidR="00EC4EDF" w:rsidRDefault="003F7B4C" w:rsidP="001C7C16">
      <w:r>
        <w:t xml:space="preserve">Erhöhte Latenzzeit, welche </w:t>
      </w:r>
      <w:r w:rsidR="00F967AD">
        <w:t>durch zusätzliche Proxys</w:t>
      </w:r>
      <w:r w:rsidR="0080068C">
        <w:t xml:space="preserve"> vor jedem Container</w:t>
      </w:r>
      <w:r w:rsidR="00F967AD">
        <w:t xml:space="preserve"> ents</w:t>
      </w:r>
      <w:r w:rsidR="0080068C">
        <w:t xml:space="preserve">teht, wodurch speziell die innere Kommunikation durch 2 weitere Hops verlangsamt </w:t>
      </w:r>
      <w:proofErr w:type="spellStart"/>
      <w:r w:rsidR="0080068C">
        <w:t>wir</w:t>
      </w:r>
      <w:r w:rsidR="00C77B05">
        <w:t>f</w:t>
      </w:r>
      <w:r w:rsidR="0080068C">
        <w:t>d</w:t>
      </w:r>
      <w:proofErr w:type="spellEnd"/>
      <w:r w:rsidR="0080068C">
        <w:t>.</w:t>
      </w:r>
    </w:p>
    <w:p w14:paraId="503B7CB3" w14:textId="3A3E3BE2" w:rsidR="0080068C" w:rsidRDefault="00C379D8" w:rsidP="001C7C16">
      <w:r>
        <w:t xml:space="preserve">Für Projekte welche keine Microservice Architektur benutzen, machen Service </w:t>
      </w:r>
      <w:proofErr w:type="spellStart"/>
      <w:r>
        <w:t>Meshes</w:t>
      </w:r>
      <w:proofErr w:type="spellEnd"/>
      <w:r>
        <w:t xml:space="preserve"> ebenso wenig</w:t>
      </w:r>
      <w:r w:rsidR="000C1342">
        <w:t>er</w:t>
      </w:r>
      <w:r>
        <w:t xml:space="preserve"> Sinn da sie ja gerade dabei helfen sollen diese zu managen, Stattdessen führt die einführen eines Service </w:t>
      </w:r>
      <w:proofErr w:type="spellStart"/>
      <w:r>
        <w:t>Meshes</w:t>
      </w:r>
      <w:proofErr w:type="spellEnd"/>
      <w:r>
        <w:t xml:space="preserve"> eher zu einem Overhead an Funktionalität</w:t>
      </w:r>
      <w:r w:rsidR="000C1342">
        <w:t xml:space="preserve"> und Ressourcen verbrauch</w:t>
      </w:r>
      <w:r>
        <w:t>.</w:t>
      </w:r>
    </w:p>
    <w:p w14:paraId="49C489CB" w14:textId="77777777" w:rsidR="0080068C" w:rsidRDefault="0080068C" w:rsidP="001C7C16"/>
    <w:p w14:paraId="4324FFDB" w14:textId="77777777" w:rsidR="0080068C" w:rsidRDefault="0080068C" w:rsidP="001C7C16"/>
    <w:p w14:paraId="7D784840" w14:textId="77777777" w:rsidR="0080068C" w:rsidRPr="00FB4987" w:rsidRDefault="0080068C" w:rsidP="001C7C16"/>
    <w:p w14:paraId="0F9635EE" w14:textId="29626DAE" w:rsidR="0055276A" w:rsidRPr="001C7C16" w:rsidRDefault="0055276A" w:rsidP="008434B3">
      <w:pPr>
        <w:pStyle w:val="berschrift2"/>
      </w:pPr>
      <w:bookmarkStart w:id="60" w:name="_Toc23764007"/>
      <w:r w:rsidRPr="001C7C16">
        <w:t>Dat</w:t>
      </w:r>
      <w:r w:rsidR="00E86B54">
        <w:t>en Konsistenz</w:t>
      </w:r>
      <w:r w:rsidR="00485B52">
        <w:t>????</w:t>
      </w:r>
      <w:bookmarkEnd w:id="60"/>
    </w:p>
    <w:p w14:paraId="16B64FFD" w14:textId="02A5A9B9" w:rsidR="00057BDD" w:rsidRPr="001C7C16" w:rsidRDefault="00E86B54" w:rsidP="008434B3">
      <w:pPr>
        <w:pStyle w:val="berschrift2"/>
      </w:pPr>
      <w:bookmarkStart w:id="61" w:name="_Toc23764008"/>
      <w:r w:rsidRPr="001C7C16">
        <w:t>Konfiguration</w:t>
      </w:r>
      <w:r w:rsidR="00057BDD" w:rsidRPr="001C7C16">
        <w:t xml:space="preserve"> </w:t>
      </w:r>
      <w:r w:rsidRPr="001C7C16">
        <w:t>Server</w:t>
      </w:r>
      <w:bookmarkEnd w:id="61"/>
    </w:p>
    <w:p w14:paraId="65E166AA" w14:textId="44CD6034" w:rsidR="0055276A" w:rsidRDefault="00462C0E" w:rsidP="0062608E">
      <w:pPr>
        <w:pStyle w:val="berschrift2"/>
      </w:pPr>
      <w:bookmarkStart w:id="62" w:name="_Toc23764009"/>
      <w:r>
        <w:t>V</w:t>
      </w:r>
      <w:r>
        <w:t>erteilte anfragen Verfolgung/Überwachung</w:t>
      </w:r>
      <w:r>
        <w:t xml:space="preserve"> (</w:t>
      </w:r>
      <w:r w:rsidR="00306DDD">
        <w:t xml:space="preserve">Distributed </w:t>
      </w:r>
      <w:proofErr w:type="spellStart"/>
      <w:r w:rsidR="00F724A9">
        <w:t>t</w:t>
      </w:r>
      <w:r w:rsidR="000C0BDA">
        <w:t>racing</w:t>
      </w:r>
      <w:bookmarkEnd w:id="62"/>
      <w:proofErr w:type="spellEnd"/>
      <w:r>
        <w:t>)</w:t>
      </w:r>
    </w:p>
    <w:p w14:paraId="6085370B" w14:textId="44B459A7" w:rsidR="00F724A9" w:rsidRDefault="00F724A9" w:rsidP="00462C0E">
      <w:pPr>
        <w:pStyle w:val="berschrift3"/>
        <w:ind w:left="1428" w:hanging="1428"/>
      </w:pPr>
      <w:r>
        <w:t xml:space="preserve">Was ist </w:t>
      </w:r>
      <w:r w:rsidR="00462C0E">
        <w:t>verteilte anfragen Überwachung</w:t>
      </w:r>
    </w:p>
    <w:p w14:paraId="359AA35C" w14:textId="2D8D63A5" w:rsidR="00763F39" w:rsidRDefault="006E725C" w:rsidP="00763F39">
      <w:r>
        <w:t>Bei v</w:t>
      </w:r>
      <w:r w:rsidR="00763F39">
        <w:t>erteilte</w:t>
      </w:r>
      <w:r>
        <w:t>r</w:t>
      </w:r>
      <w:r w:rsidR="00763F39">
        <w:t xml:space="preserve"> anfragen Überwachung </w:t>
      </w:r>
      <w:r>
        <w:t>geht es darum Anfragen, über mehrere Systeme hin, zu</w:t>
      </w:r>
      <w:r w:rsidR="00763F39">
        <w:t xml:space="preserve"> </w:t>
      </w:r>
      <w:r>
        <w:t xml:space="preserve">Verknüpfung. Die Verknüpfung geschieht </w:t>
      </w:r>
      <w:bookmarkStart w:id="63" w:name="_GoBack"/>
      <w:bookmarkEnd w:id="63"/>
    </w:p>
    <w:p w14:paraId="106055F3" w14:textId="77777777" w:rsidR="00763F39" w:rsidRDefault="00763F39" w:rsidP="00763F39"/>
    <w:p w14:paraId="5ACDF95B" w14:textId="77777777" w:rsidR="00763F39" w:rsidRDefault="00763F39" w:rsidP="00763F39"/>
    <w:p w14:paraId="2AE40D19" w14:textId="6F7E44F5" w:rsidR="00763F39" w:rsidRDefault="00542F15" w:rsidP="00763F39">
      <w:bookmarkStart w:id="64" w:name="_CTVK0016a9db8750b7343e6b457be5eddd4e68e"/>
      <w:r>
        <w:rPr>
          <w:noProof/>
        </w:rPr>
        <w:lastRenderedPageBreak/>
        <w:drawing>
          <wp:inline distT="0" distB="0" distL="0" distR="0" wp14:anchorId="4BA306B4" wp14:editId="5299C097">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64"/>
    </w:p>
    <w:p w14:paraId="5A285E9E" w14:textId="718B6EF4" w:rsidR="00542F15" w:rsidRPr="00542F15" w:rsidRDefault="00542F15" w:rsidP="00542F15">
      <w:pPr>
        <w:pStyle w:val="Beschriftung"/>
        <w:rPr>
          <w:lang w:val="en-US"/>
        </w:rPr>
      </w:pPr>
      <w:r w:rsidRPr="00542F15">
        <w:rPr>
          <w:lang w:val="en-US"/>
        </w:rPr>
        <w:t xml:space="preserve">Figure </w:t>
      </w:r>
      <w:r>
        <w:fldChar w:fldCharType="begin"/>
      </w:r>
      <w:r w:rsidRPr="00542F15">
        <w:rPr>
          <w:lang w:val="en-US"/>
        </w:rPr>
        <w:instrText xml:space="preserve"> SEQ Figure \* ARABIC </w:instrText>
      </w:r>
      <w:r>
        <w:fldChar w:fldCharType="separate"/>
      </w:r>
      <w:r w:rsidRPr="00542F15">
        <w:rPr>
          <w:noProof/>
          <w:lang w:val="en-US"/>
        </w:rPr>
        <w:t>5</w:t>
      </w:r>
      <w:r>
        <w:fldChar w:fldCharType="end"/>
      </w:r>
      <w:r w:rsidRPr="00542F15">
        <w:rPr>
          <w:lang w:val="en-US"/>
        </w:rPr>
        <w:t>:</w:t>
      </w:r>
      <w:r>
        <w:rPr>
          <w:lang w:val="en-US"/>
        </w:rPr>
        <w:t xml:space="preserve"> Why</w:t>
      </w:r>
      <w:r w:rsidRPr="00542F15">
        <w:rPr>
          <w:lang w:val="en-US"/>
        </w:rPr>
        <w:t xml:space="preserve"> Distributed Tracing </w:t>
      </w:r>
      <w:sdt>
        <w:sdtPr>
          <w:alias w:val="Don't edit this field"/>
          <w:tag w:val="CitaviPlaceholder#e0d9629a-59d5-4f86-995f-1dbdd279822d"/>
          <w:id w:val="1093199139"/>
          <w:placeholder>
            <w:docPart w:val="DefaultPlaceholder_1081868574"/>
          </w:placeholder>
        </w:sdtPr>
        <w:sdtContent>
          <w:r>
            <w:fldChar w:fldCharType="begin"/>
          </w:r>
          <w:r w:rsidRPr="00542F15">
            <w:rPr>
              <w:lang w:val="en-US"/>
            </w:rPr>
            <w:instrText>ADDIN CitaviPlaceholder{eyIkaWQiOiIxIiwiRW50cmllcyI6W3siJGlkIjoiMiIsIkFzc29jaWF0ZVdpdGhLbm93bGVkZ2VJdGVtSWQiOiJlZGY3Nzg0NS03YTg0LTQ4NDItODY1ZC0wOThlMjI4NWU4YTUiLCJJZCI6IjUzN2UxYmE5LTI0ZTYtNDE4ZS05ODI5LTc3NDE0YzI4ZDllNyIsIlJlZmVyZW5jZUlkIjoiNTc4OGEzZGQtYTY4YS00NTliLTk3M2UtOTMyNWRkZjJhMWM2IiwiUmVmZXJlbmNlIjp7IiRpZCI6IjMiLCJBYnN0cmFjdENvbXBsZXhpdHkiOjAsIkFic3RyYWN0U291cmNlVGV4dEZvcm1hdCI6MCwiQWNjZXNzRGF0ZSI6IjExLzcvMjAxOS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}</w:instrText>
          </w:r>
          <w:r>
            <w:fldChar w:fldCharType="separate"/>
          </w:r>
          <w:r w:rsidRPr="00542F15">
            <w:rPr>
              <w:lang w:val="en-US"/>
            </w:rPr>
            <w:t xml:space="preserve"> </w:t>
          </w:r>
          <w:r>
            <w:fldChar w:fldCharType="end"/>
          </w:r>
        </w:sdtContent>
      </w:sdt>
    </w:p>
    <w:p w14:paraId="46D7BF90" w14:textId="53E592B2" w:rsidR="00F724A9" w:rsidRDefault="00462C0E" w:rsidP="00462C0E">
      <w:pPr>
        <w:pStyle w:val="berschrift3"/>
      </w:pPr>
      <w:r>
        <w:t>Wieso</w:t>
      </w:r>
      <w:r w:rsidR="00F724A9">
        <w:t xml:space="preserve"> ist verteilte</w:t>
      </w:r>
      <w:r>
        <w:t xml:space="preserve"> anfragen</w:t>
      </w:r>
      <w:r w:rsidR="00F724A9">
        <w:t xml:space="preserve"> </w:t>
      </w:r>
      <w:r>
        <w:t>Verfolgung/Überwachung</w:t>
      </w:r>
      <w:r w:rsidR="00F724A9">
        <w:t xml:space="preserve"> </w:t>
      </w:r>
      <w:r>
        <w:t>w</w:t>
      </w:r>
      <w:r w:rsidR="00E7605D">
        <w:t>ichtig</w:t>
      </w:r>
    </w:p>
    <w:p w14:paraId="5DDCE202" w14:textId="1A239686" w:rsidR="00F724A9" w:rsidRDefault="00462C0E" w:rsidP="00462C0E">
      <w:pPr>
        <w:pStyle w:val="berschrift3"/>
      </w:pPr>
      <w:r>
        <w:t>Nachteile</w:t>
      </w:r>
    </w:p>
    <w:p w14:paraId="76D16161" w14:textId="5B9A5A8E" w:rsidR="00E7605D" w:rsidRPr="00F724A9" w:rsidRDefault="00E7605D" w:rsidP="00F724A9">
      <w:r>
        <w:t>Kontrovers, benötigt viel Platz</w:t>
      </w:r>
    </w:p>
    <w:p w14:paraId="70548D51" w14:textId="4CDFDF79" w:rsidR="00A72970" w:rsidRDefault="00FA78AA" w:rsidP="0062608E">
      <w:r>
        <w:t xml:space="preserve">Verteiltes </w:t>
      </w:r>
      <w:proofErr w:type="gramStart"/>
      <w:r>
        <w:t>anfragen</w:t>
      </w:r>
      <w:proofErr w:type="gramEnd"/>
      <w:r>
        <w:t xml:space="preserve"> </w:t>
      </w:r>
      <w:proofErr w:type="spellStart"/>
      <w:r>
        <w:t>verfolgung</w:t>
      </w:r>
      <w:proofErr w:type="spellEnd"/>
      <w:r>
        <w:t xml:space="preserve"> </w:t>
      </w:r>
    </w:p>
    <w:p w14:paraId="38C3DC1C" w14:textId="1A3B3975" w:rsidR="00FA78AA" w:rsidRPr="00057BDD" w:rsidRDefault="00FA78AA" w:rsidP="0062608E">
      <w:r>
        <w:t xml:space="preserve">Vereinheitlichtes </w:t>
      </w:r>
      <w:proofErr w:type="gramStart"/>
      <w:r>
        <w:t>anfragen</w:t>
      </w:r>
      <w:proofErr w:type="gramEnd"/>
      <w:r>
        <w:t xml:space="preserve"> Modell </w:t>
      </w:r>
    </w:p>
    <w:p w14:paraId="76BE50F0" w14:textId="186FBC60" w:rsidR="00A72970" w:rsidRDefault="00FA78AA" w:rsidP="0062608E">
      <w:pPr>
        <w:rPr>
          <w:lang w:val="en-US"/>
        </w:rPr>
      </w:pPr>
      <w:r w:rsidRPr="00FA78AA">
        <w:rPr>
          <w:lang w:val="en-US"/>
        </w:rPr>
        <w:t xml:space="preserve">Span </w:t>
      </w:r>
      <w:proofErr w:type="spellStart"/>
      <w:r w:rsidRPr="00FA78AA">
        <w:rPr>
          <w:lang w:val="en-US"/>
        </w:rPr>
        <w:t>Span</w:t>
      </w:r>
      <w:proofErr w:type="spellEnd"/>
      <w:r w:rsidRPr="00FA78AA">
        <w:rPr>
          <w:lang w:val="en-US"/>
        </w:rPr>
        <w:t xml:space="preserve"> ID unique identifier i</w:t>
      </w:r>
      <w:r>
        <w:rPr>
          <w:lang w:val="en-US"/>
        </w:rPr>
        <w:t>n a trace</w:t>
      </w:r>
    </w:p>
    <w:p w14:paraId="119A7370" w14:textId="7B794F34" w:rsidR="00FA78AA" w:rsidRDefault="00FA78AA" w:rsidP="0062608E">
      <w:pPr>
        <w:rPr>
          <w:lang w:val="en-US"/>
        </w:rPr>
      </w:pPr>
      <w:r>
        <w:rPr>
          <w:lang w:val="en-US"/>
        </w:rPr>
        <w:t>Trace id determine its trace</w:t>
      </w:r>
    </w:p>
    <w:p w14:paraId="77E06A4F" w14:textId="1FB0346C" w:rsidR="00FA78AA" w:rsidRDefault="00FA78AA" w:rsidP="0062608E">
      <w:pPr>
        <w:rPr>
          <w:lang w:val="en-US"/>
        </w:rPr>
      </w:pPr>
      <w:r>
        <w:rPr>
          <w:lang w:val="en-US"/>
        </w:rPr>
        <w:t>Parent id describe a hierarchy</w:t>
      </w:r>
    </w:p>
    <w:p w14:paraId="45D7DB8A" w14:textId="6FB86C7B" w:rsidR="00FA78AA" w:rsidRDefault="00FA78AA" w:rsidP="0062608E">
      <w:pPr>
        <w:rPr>
          <w:lang w:val="en-US"/>
        </w:rPr>
      </w:pPr>
      <w:r>
        <w:rPr>
          <w:lang w:val="en-US"/>
        </w:rPr>
        <w:t>Label are set of key value pairs</w:t>
      </w:r>
    </w:p>
    <w:p w14:paraId="1126A904" w14:textId="266ABF35" w:rsidR="00FA78AA" w:rsidRDefault="00FA78AA" w:rsidP="0062608E">
      <w:pPr>
        <w:rPr>
          <w:lang w:val="en-US"/>
        </w:rPr>
      </w:pPr>
      <w:r>
        <w:rPr>
          <w:lang w:val="en-US"/>
        </w:rPr>
        <w:t xml:space="preserve">Tracing needs to be scalable </w:t>
      </w:r>
    </w:p>
    <w:p w14:paraId="68361A3C" w14:textId="4DC77950" w:rsidR="00FA78AA" w:rsidRPr="00FA78AA" w:rsidRDefault="00FA78AA" w:rsidP="0062608E">
      <w:pPr>
        <w:rPr>
          <w:lang w:val="en-US"/>
        </w:rPr>
      </w:pPr>
    </w:p>
    <w:p w14:paraId="35A67930" w14:textId="77777777" w:rsidR="00FA78AA" w:rsidRPr="00FA78AA" w:rsidRDefault="00FA78AA" w:rsidP="0062608E">
      <w:pPr>
        <w:rPr>
          <w:lang w:val="en-US"/>
        </w:rPr>
      </w:pPr>
    </w:p>
    <w:p w14:paraId="7E33F268" w14:textId="77777777" w:rsidR="00A72970" w:rsidRPr="00FA78AA" w:rsidRDefault="00A72970" w:rsidP="0062608E">
      <w:pPr>
        <w:rPr>
          <w:lang w:val="en-US"/>
        </w:rPr>
      </w:pPr>
    </w:p>
    <w:p w14:paraId="00A3C7B0" w14:textId="77777777" w:rsidR="008E6CDA" w:rsidRPr="00FA78AA" w:rsidRDefault="008E6CDA">
      <w:pPr>
        <w:rPr>
          <w:lang w:val="en-US"/>
        </w:rPr>
      </w:pPr>
    </w:p>
    <w:p w14:paraId="5BA3D2A9" w14:textId="77777777" w:rsidR="00393B4D" w:rsidRPr="00FA78AA" w:rsidRDefault="00393B4D">
      <w:pPr>
        <w:rPr>
          <w:lang w:val="en-US"/>
        </w:rPr>
      </w:pPr>
    </w:p>
    <w:p w14:paraId="36D5919C" w14:textId="77777777" w:rsidR="00393B4D" w:rsidRPr="00FA78AA" w:rsidRDefault="00393B4D">
      <w:pPr>
        <w:rPr>
          <w:lang w:val="en-US"/>
        </w:rPr>
      </w:pPr>
    </w:p>
    <w:p w14:paraId="7AC2BA6D" w14:textId="54DE9BA4" w:rsidR="00284FA6" w:rsidRDefault="00284FA6" w:rsidP="00AC53F3">
      <w:pPr>
        <w:pStyle w:val="berschrift1"/>
        <w:numPr>
          <w:ilvl w:val="0"/>
          <w:numId w:val="0"/>
        </w:numPr>
      </w:pPr>
      <w:bookmarkStart w:id="65" w:name="_Toc23764010"/>
      <w:r>
        <w:lastRenderedPageBreak/>
        <w:t>Zusammenfassung und Ausblic</w:t>
      </w:r>
      <w:r w:rsidR="00CD3BF0">
        <w:t>k</w:t>
      </w:r>
      <w:bookmarkEnd w:id="65"/>
    </w:p>
    <w:p w14:paraId="76A7DD87" w14:textId="77777777" w:rsidR="00284FA6" w:rsidRDefault="00284FA6">
      <w:pPr>
        <w:pStyle w:val="berschrift1"/>
        <w:numPr>
          <w:ilvl w:val="0"/>
          <w:numId w:val="0"/>
        </w:numPr>
      </w:pPr>
      <w:bookmarkStart w:id="66" w:name="_Ref492657968"/>
      <w:bookmarkStart w:id="67" w:name="_Toc23764011"/>
      <w:r>
        <w:lastRenderedPageBreak/>
        <w:t>Glossar</w:t>
      </w:r>
      <w:bookmarkEnd w:id="66"/>
      <w:bookmarkEnd w:id="67"/>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68" w:name="_Toc23764012"/>
      <w:r>
        <w:lastRenderedPageBreak/>
        <w:t>Ehrenwörtliche Erklärung</w:t>
      </w:r>
      <w:bookmarkEnd w:id="68"/>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25"/>
          <w:headerReference w:type="first" r:id="rId26"/>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69" w:name="_Toc23764013"/>
      <w:r>
        <w:lastRenderedPageBreak/>
        <w:t>Stichwortverzeichnis</w:t>
      </w:r>
      <w:bookmarkEnd w:id="69"/>
    </w:p>
    <w:p w14:paraId="20A6C7D8" w14:textId="5B042C03" w:rsidR="00C806CB" w:rsidRDefault="00284FA6" w:rsidP="00A2390D">
      <w:pPr>
        <w:rPr>
          <w:noProof/>
        </w:rPr>
        <w:sectPr w:rsidR="00C806CB" w:rsidSect="00C806CB">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0999C9F1" w14:textId="77777777" w:rsidR="00542F15" w:rsidRDefault="005E2B7B" w:rsidP="00542F15">
          <w:pPr>
            <w:pStyle w:val="CitaviBibliographyHeading"/>
          </w:pPr>
          <w:r>
            <w:fldChar w:fldCharType="begin"/>
          </w:r>
          <w:r>
            <w:instrText>ADDIN CitaviBibliography</w:instrText>
          </w:r>
          <w:r>
            <w:fldChar w:fldCharType="separate"/>
          </w:r>
          <w:r w:rsidR="00542F15">
            <w:t>Literaturverzeichnis</w:t>
          </w:r>
        </w:p>
        <w:p w14:paraId="0395CFB7" w14:textId="77777777" w:rsidR="00542F15" w:rsidRPr="00542F15" w:rsidRDefault="00542F15" w:rsidP="00542F15">
          <w:pPr>
            <w:pStyle w:val="CitaviBibliographyEntry"/>
            <w:rPr>
              <w:lang w:val="en-US"/>
            </w:rPr>
          </w:pPr>
          <w:bookmarkStart w:id="70" w:name="_CTVL00142c9e052f8e1428e885f82cfd186e9a7"/>
          <w:r w:rsidRPr="00542F15">
            <w:rPr>
              <w:smallCaps/>
              <w:lang w:val="en-US"/>
            </w:rPr>
            <w:t xml:space="preserve">Andrew S. Tanenbaum; </w:t>
          </w:r>
          <w:bookmarkEnd w:id="70"/>
          <w:r w:rsidRPr="00542F15">
            <w:rPr>
              <w:lang w:val="en-US"/>
            </w:rPr>
            <w:t>Maarten Van Steen (</w:t>
          </w:r>
          <w:proofErr w:type="spellStart"/>
          <w:r w:rsidRPr="00542F15">
            <w:rPr>
              <w:lang w:val="en-US"/>
            </w:rPr>
            <w:t>Mitarb</w:t>
          </w:r>
          <w:proofErr w:type="spellEnd"/>
          <w:r w:rsidRPr="00542F15">
            <w:rPr>
              <w:lang w:val="en-US"/>
            </w:rPr>
            <w:t xml:space="preserve">.): </w:t>
          </w:r>
          <w:r w:rsidRPr="00542F15">
            <w:rPr>
              <w:i/>
              <w:lang w:val="en-US"/>
            </w:rPr>
            <w:t xml:space="preserve">Distributed Systems Principles and Paradigms. </w:t>
          </w:r>
          <w:proofErr w:type="spellStart"/>
          <w:r w:rsidRPr="00542F15">
            <w:rPr>
              <w:lang w:val="en-US"/>
            </w:rPr>
            <w:t>Zweite</w:t>
          </w:r>
          <w:proofErr w:type="spellEnd"/>
          <w:r w:rsidRPr="00542F15">
            <w:rPr>
              <w:lang w:val="en-US"/>
            </w:rPr>
            <w:t xml:space="preserve"> </w:t>
          </w:r>
          <w:proofErr w:type="spellStart"/>
          <w:proofErr w:type="gramStart"/>
          <w:r w:rsidRPr="00542F15">
            <w:rPr>
              <w:lang w:val="en-US"/>
            </w:rPr>
            <w:t>Auflage</w:t>
          </w:r>
          <w:proofErr w:type="spellEnd"/>
          <w:r w:rsidRPr="00542F15">
            <w:rPr>
              <w:lang w:val="en-US"/>
            </w:rPr>
            <w:t xml:space="preserve"> :</w:t>
          </w:r>
          <w:proofErr w:type="gramEnd"/>
          <w:r w:rsidRPr="00542F15">
            <w:rPr>
              <w:lang w:val="en-US"/>
            </w:rPr>
            <w:t xml:space="preserve"> Pearson Education, 2006 </w:t>
          </w:r>
        </w:p>
        <w:p w14:paraId="6034298E" w14:textId="77777777" w:rsidR="00542F15" w:rsidRPr="00542F15" w:rsidRDefault="00542F15" w:rsidP="00542F15">
          <w:pPr>
            <w:pStyle w:val="CitaviBibliographyEntry"/>
            <w:rPr>
              <w:lang w:val="en-US"/>
            </w:rPr>
          </w:pPr>
          <w:bookmarkStart w:id="71" w:name="_CTVL001b3a45404d2df4913b1f86f3306f1cef4"/>
          <w:proofErr w:type="spellStart"/>
          <w:r w:rsidRPr="00542F15">
            <w:rPr>
              <w:smallCaps/>
              <w:lang w:val="en-US"/>
            </w:rPr>
            <w:t>Arnon</w:t>
          </w:r>
          <w:proofErr w:type="spellEnd"/>
          <w:r w:rsidRPr="00542F15">
            <w:rPr>
              <w:smallCaps/>
              <w:lang w:val="en-US"/>
            </w:rPr>
            <w:t xml:space="preserve"> </w:t>
          </w:r>
          <w:proofErr w:type="spellStart"/>
          <w:r w:rsidRPr="00542F15">
            <w:rPr>
              <w:smallCaps/>
              <w:lang w:val="en-US"/>
            </w:rPr>
            <w:t>Rotem</w:t>
          </w:r>
          <w:proofErr w:type="spellEnd"/>
          <w:r w:rsidRPr="00542F15">
            <w:rPr>
              <w:smallCaps/>
              <w:lang w:val="en-US"/>
            </w:rPr>
            <w:t xml:space="preserve">-Gal-Oz: </w:t>
          </w:r>
          <w:bookmarkEnd w:id="71"/>
          <w:r w:rsidRPr="00542F15">
            <w:rPr>
              <w:i/>
              <w:lang w:val="en-US"/>
            </w:rPr>
            <w:t xml:space="preserve">Fallacies of distributed computing Explained. </w:t>
          </w:r>
          <w:r w:rsidRPr="00542F15">
            <w:rPr>
              <w:lang w:val="en-US"/>
            </w:rPr>
            <w:t xml:space="preserve">URL http://www.rgoarchitects.com/Files/fallacies.pdf – </w:t>
          </w:r>
          <w:proofErr w:type="spellStart"/>
          <w:r w:rsidRPr="00542F15">
            <w:rPr>
              <w:lang w:val="en-US"/>
            </w:rPr>
            <w:t>Überprüfungsdatum</w:t>
          </w:r>
          <w:proofErr w:type="spellEnd"/>
          <w:r w:rsidRPr="00542F15">
            <w:rPr>
              <w:lang w:val="en-US"/>
            </w:rPr>
            <w:t xml:space="preserve"> 09.10.2019 </w:t>
          </w:r>
        </w:p>
        <w:p w14:paraId="01C107B8" w14:textId="77777777" w:rsidR="00542F15" w:rsidRDefault="00542F15" w:rsidP="00542F15">
          <w:pPr>
            <w:pStyle w:val="CitaviBibliographyEntry"/>
          </w:pPr>
          <w:bookmarkStart w:id="72" w:name="_CTVL001ed4504380a874c7bafaa5d7178afa078"/>
          <w:r w:rsidRPr="00542F15">
            <w:rPr>
              <w:smallCaps/>
              <w:lang w:val="en-US"/>
            </w:rPr>
            <w:t xml:space="preserve">Chris Richardson of Eventuate, Inc.: </w:t>
          </w:r>
          <w:bookmarkEnd w:id="72"/>
          <w:r w:rsidRPr="00542F15">
            <w:rPr>
              <w:i/>
              <w:lang w:val="en-US"/>
            </w:rPr>
            <w:t xml:space="preserve">Service Discovery in a Microservices Architecture - NGINX. </w:t>
          </w:r>
          <w:r w:rsidRPr="00542F15">
            <w:t xml:space="preserve">URL https://www.nginx.com/blog/service-discovery-in-a-microservices-architecture/ – Überprüfungsdatum 31.10.2019 </w:t>
          </w:r>
        </w:p>
        <w:p w14:paraId="46E0CB5D" w14:textId="77777777" w:rsidR="00542F15" w:rsidRDefault="00542F15" w:rsidP="00542F15">
          <w:pPr>
            <w:pStyle w:val="CitaviBibliographyEntry"/>
          </w:pPr>
          <w:bookmarkStart w:id="73" w:name="_CTVL001f0692438777646da855c29ca6c16891a"/>
          <w:r w:rsidRPr="00542F15">
            <w:rPr>
              <w:smallCaps/>
            </w:rPr>
            <w:t xml:space="preserve">Martin Fowler: </w:t>
          </w:r>
          <w:bookmarkEnd w:id="73"/>
          <w:proofErr w:type="spellStart"/>
          <w:r w:rsidRPr="00542F15">
            <w:rPr>
              <w:i/>
            </w:rPr>
            <w:t>CircuitBreaker</w:t>
          </w:r>
          <w:proofErr w:type="spellEnd"/>
          <w:r w:rsidRPr="00542F15">
            <w:rPr>
              <w:i/>
            </w:rPr>
            <w:t xml:space="preserve">. </w:t>
          </w:r>
          <w:r w:rsidRPr="00542F15">
            <w:t xml:space="preserve">URL https://martinfowler.com/bliki/images/circuitBreaker/state.png. – Aktualisierungsdatum: 04.10.2019 – Überprüfungsdatum 14.10.2019 </w:t>
          </w:r>
        </w:p>
        <w:p w14:paraId="51253A38" w14:textId="77777777" w:rsidR="00542F15" w:rsidRDefault="00542F15" w:rsidP="00542F15">
          <w:pPr>
            <w:pStyle w:val="CitaviBibliographyEntry"/>
          </w:pPr>
          <w:bookmarkStart w:id="74" w:name="_CTVL0013eb7431710444271a9c686863a2ce73b"/>
          <w:r w:rsidRPr="00542F15">
            <w:rPr>
              <w:i/>
            </w:rPr>
            <w:t xml:space="preserve">Mit der richtigen API Management Architektur in die Cloud › </w:t>
          </w:r>
          <w:proofErr w:type="spellStart"/>
          <w:r w:rsidRPr="00542F15">
            <w:rPr>
              <w:i/>
            </w:rPr>
            <w:t>ipt</w:t>
          </w:r>
          <w:proofErr w:type="spellEnd"/>
          <w:r w:rsidRPr="00542F15">
            <w:rPr>
              <w:i/>
            </w:rPr>
            <w:t xml:space="preserve">. </w:t>
          </w:r>
          <w:bookmarkEnd w:id="74"/>
          <w:r w:rsidRPr="00542F15">
            <w:t xml:space="preserve">URL https://ipt.ch/mit-der-richtigen-api-management-architektur-in-die-cloud/. – Aktualisierungsdatum: 24.10.2019 – Überprüfungsdatum 24.10.2019 </w:t>
          </w:r>
        </w:p>
        <w:p w14:paraId="54C62B69" w14:textId="77777777" w:rsidR="00542F15" w:rsidRDefault="00542F15" w:rsidP="00542F15">
          <w:pPr>
            <w:pStyle w:val="CitaviBibliographyEntry"/>
          </w:pPr>
          <w:bookmarkStart w:id="75" w:name="_CTVL001d8d8887b79824457b1745ca5d0c13060"/>
          <w:r w:rsidRPr="00542F15">
            <w:rPr>
              <w:i/>
            </w:rPr>
            <w:t xml:space="preserve">Service </w:t>
          </w:r>
          <w:proofErr w:type="spellStart"/>
          <w:r w:rsidRPr="00542F15">
            <w:rPr>
              <w:i/>
            </w:rPr>
            <w:t>Mesh</w:t>
          </w:r>
          <w:proofErr w:type="spellEnd"/>
          <w:r w:rsidRPr="00542F15">
            <w:rPr>
              <w:i/>
            </w:rPr>
            <w:t xml:space="preserve"> </w:t>
          </w:r>
          <w:proofErr w:type="spellStart"/>
          <w:r w:rsidRPr="00542F15">
            <w:rPr>
              <w:i/>
            </w:rPr>
            <w:t>Landscape</w:t>
          </w:r>
          <w:proofErr w:type="spellEnd"/>
          <w:r w:rsidRPr="00542F15">
            <w:rPr>
              <w:i/>
            </w:rPr>
            <w:t xml:space="preserve">. </w:t>
          </w:r>
          <w:bookmarkEnd w:id="75"/>
          <w:r w:rsidRPr="00542F15">
            <w:t xml:space="preserve">URL https://layer5.io/landscape/. – Aktualisierungsdatum: 28.10.2019 – Überprüfungsdatum 30.10.2019 </w:t>
          </w:r>
        </w:p>
        <w:p w14:paraId="26295F1C" w14:textId="77777777" w:rsidR="00542F15" w:rsidRDefault="00542F15" w:rsidP="00542F15">
          <w:pPr>
            <w:pStyle w:val="CitaviBibliographyEntry"/>
          </w:pPr>
          <w:bookmarkStart w:id="76" w:name="_CTVL001b02821cc9eba40acb4e457a01fe73f18"/>
          <w:r w:rsidRPr="00542F15">
            <w:rPr>
              <w:smallCaps/>
            </w:rPr>
            <w:t xml:space="preserve">Stephan </w:t>
          </w:r>
          <w:proofErr w:type="spellStart"/>
          <w:r w:rsidRPr="00542F15">
            <w:rPr>
              <w:smallCaps/>
            </w:rPr>
            <w:t>Augsten</w:t>
          </w:r>
          <w:proofErr w:type="spellEnd"/>
          <w:r w:rsidRPr="00542F15">
            <w:rPr>
              <w:smallCaps/>
            </w:rPr>
            <w:t xml:space="preserve">: </w:t>
          </w:r>
          <w:bookmarkEnd w:id="76"/>
          <w:r w:rsidRPr="00542F15">
            <w:rPr>
              <w:i/>
            </w:rPr>
            <w:t xml:space="preserve">Was sind Container? : Definition „Container (Informatik)“. </w:t>
          </w:r>
          <w:r w:rsidRPr="00542F15">
            <w:t xml:space="preserve">URL https://www.dev-insider.de/was-sind-container-a-573872/. – Aktualisierungsdatum: 19.01.2017 – Überprüfungsdatum 10.04.2019 </w:t>
          </w:r>
        </w:p>
        <w:p w14:paraId="670D51CE" w14:textId="77777777" w:rsidR="00542F15" w:rsidRDefault="00542F15" w:rsidP="00542F15">
          <w:pPr>
            <w:pStyle w:val="CitaviBibliographyEntry"/>
          </w:pPr>
          <w:bookmarkStart w:id="77" w:name="_CTVL001bb59862cc9c345beb39762dea561d37c"/>
          <w:proofErr w:type="spellStart"/>
          <w:r w:rsidRPr="00542F15">
            <w:rPr>
              <w:smallCaps/>
              <w:lang w:val="en-US"/>
            </w:rPr>
            <w:t>Storozhuk</w:t>
          </w:r>
          <w:bookmarkEnd w:id="77"/>
          <w:proofErr w:type="spellEnd"/>
          <w:r w:rsidRPr="00542F15">
            <w:rPr>
              <w:lang w:val="en-US"/>
            </w:rPr>
            <w:t xml:space="preserve">, Bogdan: </w:t>
          </w:r>
          <w:r w:rsidRPr="00542F15">
            <w:rPr>
              <w:i/>
              <w:lang w:val="en-US"/>
            </w:rPr>
            <w:t xml:space="preserve">Rate Limiter Internals in Resilience4j. </w:t>
          </w:r>
          <w:r w:rsidRPr="00542F15">
            <w:t xml:space="preserve">URL https://medium.com/@storozhuk.b.m/rate-limiter-internals-in-resilience4j-48776e433b90#7585 – Überprüfungsdatum 21.10.2019 </w:t>
          </w:r>
        </w:p>
        <w:p w14:paraId="6A56E0F8" w14:textId="2515C9F6" w:rsidR="005E2B7B" w:rsidRDefault="00542F15" w:rsidP="00542F15">
          <w:pPr>
            <w:pStyle w:val="CitaviBibliographyEntry"/>
          </w:pPr>
          <w:bookmarkStart w:id="78" w:name="_CTVL0015788a3dda68a459b973e9325ddf2a1c6"/>
          <w:r w:rsidRPr="00542F15">
            <w:rPr>
              <w:i/>
              <w:lang w:val="en-US"/>
            </w:rPr>
            <w:t xml:space="preserve">Tracing - Docs | </w:t>
          </w:r>
          <w:proofErr w:type="spellStart"/>
          <w:r w:rsidRPr="00542F15">
            <w:rPr>
              <w:i/>
              <w:lang w:val="en-US"/>
            </w:rPr>
            <w:t>Kyma</w:t>
          </w:r>
          <w:proofErr w:type="spellEnd"/>
          <w:r w:rsidRPr="00542F15">
            <w:rPr>
              <w:i/>
              <w:lang w:val="en-US"/>
            </w:rPr>
            <w:t xml:space="preserve"> - An easy way to extend enterprise applications on Kubernetes. </w:t>
          </w:r>
          <w:bookmarkEnd w:id="78"/>
          <w:r w:rsidRPr="00542F15">
            <w:t xml:space="preserve">URL https://kyma-project.io/docs/components/tracing#details-benefits-of-distributed-tracing – Überprüfungsdatum 07.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2BD454" w14:textId="77777777" w:rsidR="00CB4318" w:rsidRDefault="00CB4318">
      <w:pPr>
        <w:spacing w:before="0" w:line="240" w:lineRule="auto"/>
      </w:pPr>
      <w:r>
        <w:separator/>
      </w:r>
    </w:p>
  </w:endnote>
  <w:endnote w:type="continuationSeparator" w:id="0">
    <w:p w14:paraId="48D3AB77" w14:textId="77777777" w:rsidR="00CB4318" w:rsidRDefault="00CB431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2CFE65" w14:textId="77777777" w:rsidR="00CB4318" w:rsidRDefault="00CB4318">
      <w:pPr>
        <w:spacing w:before="0" w:line="240" w:lineRule="auto"/>
      </w:pPr>
      <w:r>
        <w:separator/>
      </w:r>
    </w:p>
  </w:footnote>
  <w:footnote w:type="continuationSeparator" w:id="0">
    <w:p w14:paraId="00CA3868" w14:textId="77777777" w:rsidR="00CB4318" w:rsidRDefault="00CB4318">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393B4D" w:rsidRDefault="00393B4D">
    <w:pPr>
      <w:pStyle w:val="Kopfzeile"/>
      <w:tabs>
        <w:tab w:val="clear" w:pos="7938"/>
        <w:tab w:val="right" w:pos="8505"/>
      </w:tabs>
    </w:pPr>
    <w:r>
      <w:fldChar w:fldCharType="begin"/>
    </w:r>
    <w:r w:rsidRPr="00A72970">
      <w:instrText xml:space="preserve"> IF  </w:instrText>
    </w:r>
    <w:r>
      <w:rPr>
        <w:noProof/>
      </w:rPr>
      <w:fldChar w:fldCharType="begin"/>
    </w:r>
    <w:r w:rsidRPr="00A72970">
      <w:rPr>
        <w:noProof/>
      </w:rPr>
      <w:instrText xml:space="preserve"> STYLEREF "Überschrift 1" \n \* MERGEFORMAT </w:instrText>
    </w:r>
    <w:r>
      <w:rPr>
        <w:noProof/>
      </w:rPr>
      <w:fldChar w:fldCharType="separate"/>
    </w:r>
    <w:r w:rsidR="00F957E1" w:rsidRPr="00F957E1">
      <w:rPr>
        <w:b/>
        <w:bCs/>
        <w:noProof/>
      </w:rPr>
      <w:instrText>0</w:instrText>
    </w:r>
    <w:r>
      <w:rPr>
        <w:noProof/>
      </w:rPr>
      <w:fldChar w:fldCharType="end"/>
    </w:r>
    <w:r w:rsidRPr="00A72970">
      <w:instrText xml:space="preserve">&lt;&gt;"0" </w:instrText>
    </w:r>
    <w:r>
      <w:fldChar w:fldCharType="begin"/>
    </w:r>
    <w:r w:rsidRPr="00A72970">
      <w:instrText xml:space="preserve"> QUOTE </w:instrText>
    </w:r>
    <w:r>
      <w:rPr>
        <w:noProof/>
      </w:rPr>
      <w:fldChar w:fldCharType="begin"/>
    </w:r>
    <w:r w:rsidRPr="00A72970">
      <w:rPr>
        <w:noProof/>
      </w:rPr>
      <w:instrText xml:space="preserve"> STYLEREF "Überschrift 1" \n \* MERGEFORMAT </w:instrText>
    </w:r>
    <w:r>
      <w:rPr>
        <w:noProof/>
      </w:rPr>
      <w:fldChar w:fldCharType="separate"/>
    </w:r>
    <w:r w:rsidR="00F957E1" w:rsidRPr="00F957E1">
      <w:rPr>
        <w:b/>
        <w:bCs/>
        <w:noProof/>
      </w:rPr>
      <w:instrText>4</w:instrText>
    </w:r>
    <w:r>
      <w:rPr>
        <w:noProof/>
      </w:rPr>
      <w:fldChar w:fldCharType="end"/>
    </w:r>
    <w:r w:rsidRPr="00A72970">
      <w:instrText xml:space="preserve"> " " \* MERGEFORMAT </w:instrText>
    </w:r>
    <w:r>
      <w:fldChar w:fldCharType="separate"/>
    </w:r>
    <w:r w:rsidR="00F957E1" w:rsidRPr="00F957E1">
      <w:rPr>
        <w:noProof/>
      </w:rPr>
      <w:instrText>4</w:instrText>
    </w:r>
    <w:r w:rsidR="00F957E1" w:rsidRPr="00A72970">
      <w:instrText xml:space="preserve"> </w:instrText>
    </w:r>
    <w:r>
      <w:fldChar w:fldCharType="end"/>
    </w:r>
    <w:r w:rsidRPr="00A72970">
      <w:instrText xml:space="preserve"> \* MERGEFORMAT </w:instrText>
    </w:r>
    <w:r>
      <w:fldChar w:fldCharType="end"/>
    </w:r>
    <w:r>
      <w:rPr>
        <w:noProof/>
      </w:rPr>
      <w:fldChar w:fldCharType="begin"/>
    </w:r>
    <w:r w:rsidRPr="00A72970">
      <w:rPr>
        <w:noProof/>
      </w:rPr>
      <w:instrText xml:space="preserve"> STYLEREF "Überschrift 1" \* MERGEFORMAT </w:instrText>
    </w:r>
    <w:r>
      <w:rPr>
        <w:noProof/>
      </w:rPr>
      <w:fldChar w:fldCharType="separate"/>
    </w:r>
    <w:r w:rsidR="00F957E1">
      <w:rPr>
        <w:noProof/>
      </w:rPr>
      <w:t>Ehrenwörtliche Erklärung</w:t>
    </w:r>
    <w:r>
      <w:rPr>
        <w:noProof/>
      </w:rPr>
      <w:fldChar w:fldCharType="end"/>
    </w:r>
    <w:r>
      <w:tab/>
    </w:r>
    <w:r>
      <w:fldChar w:fldCharType="begin"/>
    </w:r>
    <w:r>
      <w:instrText xml:space="preserve"> PAGE  \* MERGEFORMAT </w:instrText>
    </w:r>
    <w:r>
      <w:fldChar w:fldCharType="separate"/>
    </w:r>
    <w:r w:rsidR="00F957E1">
      <w:rPr>
        <w:noProof/>
      </w:rPr>
      <w:t>2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393B4D" w:rsidRDefault="00393B4D">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2"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393B4D" w:rsidRDefault="00393B4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53FE9C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9"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1"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6"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8"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0"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1"/>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0"/>
  </w:num>
  <w:num w:numId="13">
    <w:abstractNumId w:val="39"/>
  </w:num>
  <w:num w:numId="14">
    <w:abstractNumId w:val="26"/>
  </w:num>
  <w:num w:numId="15">
    <w:abstractNumId w:val="15"/>
  </w:num>
  <w:num w:numId="16">
    <w:abstractNumId w:val="18"/>
  </w:num>
  <w:num w:numId="17">
    <w:abstractNumId w:val="13"/>
  </w:num>
  <w:num w:numId="18">
    <w:abstractNumId w:val="34"/>
  </w:num>
  <w:num w:numId="19">
    <w:abstractNumId w:val="30"/>
  </w:num>
  <w:num w:numId="20">
    <w:abstractNumId w:val="14"/>
  </w:num>
  <w:num w:numId="21">
    <w:abstractNumId w:val="12"/>
  </w:num>
  <w:num w:numId="22">
    <w:abstractNumId w:val="28"/>
  </w:num>
  <w:num w:numId="23">
    <w:abstractNumId w:val="37"/>
  </w:num>
  <w:num w:numId="24">
    <w:abstractNumId w:val="35"/>
  </w:num>
  <w:num w:numId="25">
    <w:abstractNumId w:val="20"/>
  </w:num>
  <w:num w:numId="26">
    <w:abstractNumId w:val="24"/>
  </w:num>
  <w:num w:numId="27">
    <w:abstractNumId w:val="11"/>
  </w:num>
  <w:num w:numId="28">
    <w:abstractNumId w:val="22"/>
  </w:num>
  <w:num w:numId="29">
    <w:abstractNumId w:val="29"/>
  </w:num>
  <w:num w:numId="30">
    <w:abstractNumId w:val="27"/>
  </w:num>
  <w:num w:numId="31">
    <w:abstractNumId w:val="41"/>
  </w:num>
  <w:num w:numId="32">
    <w:abstractNumId w:val="41"/>
  </w:num>
  <w:num w:numId="33">
    <w:abstractNumId w:val="25"/>
  </w:num>
  <w:num w:numId="34">
    <w:abstractNumId w:val="21"/>
  </w:num>
  <w:num w:numId="35">
    <w:abstractNumId w:val="31"/>
  </w:num>
  <w:num w:numId="36">
    <w:abstractNumId w:val="32"/>
  </w:num>
  <w:num w:numId="37">
    <w:abstractNumId w:val="19"/>
  </w:num>
  <w:num w:numId="38">
    <w:abstractNumId w:val="33"/>
  </w:num>
  <w:num w:numId="39">
    <w:abstractNumId w:val="17"/>
  </w:num>
  <w:num w:numId="40">
    <w:abstractNumId w:val="10"/>
  </w:num>
  <w:num w:numId="41">
    <w:abstractNumId w:val="36"/>
  </w:num>
  <w:num w:numId="42">
    <w:abstractNumId w:val="23"/>
  </w:num>
  <w:num w:numId="43">
    <w:abstractNumId w:val="38"/>
  </w:num>
  <w:num w:numId="44">
    <w:abstractNumId w:val="1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5F64"/>
    <w:rsid w:val="000075C4"/>
    <w:rsid w:val="00007A8F"/>
    <w:rsid w:val="00010E2F"/>
    <w:rsid w:val="00024BAA"/>
    <w:rsid w:val="0003045F"/>
    <w:rsid w:val="000321E7"/>
    <w:rsid w:val="0003242D"/>
    <w:rsid w:val="00033038"/>
    <w:rsid w:val="000465DB"/>
    <w:rsid w:val="000469DF"/>
    <w:rsid w:val="000512D5"/>
    <w:rsid w:val="00051598"/>
    <w:rsid w:val="00057BDD"/>
    <w:rsid w:val="000635BD"/>
    <w:rsid w:val="000658C4"/>
    <w:rsid w:val="0006719A"/>
    <w:rsid w:val="00072B63"/>
    <w:rsid w:val="00077747"/>
    <w:rsid w:val="00080B9A"/>
    <w:rsid w:val="00092FF7"/>
    <w:rsid w:val="00097B2B"/>
    <w:rsid w:val="000A12DB"/>
    <w:rsid w:val="000B2E8F"/>
    <w:rsid w:val="000C0BDA"/>
    <w:rsid w:val="000C1342"/>
    <w:rsid w:val="000C7862"/>
    <w:rsid w:val="000D04EB"/>
    <w:rsid w:val="000E07AA"/>
    <w:rsid w:val="000F0471"/>
    <w:rsid w:val="000F3185"/>
    <w:rsid w:val="00111AC6"/>
    <w:rsid w:val="00113408"/>
    <w:rsid w:val="0013170F"/>
    <w:rsid w:val="00131C08"/>
    <w:rsid w:val="00132456"/>
    <w:rsid w:val="00134BAB"/>
    <w:rsid w:val="00141DEC"/>
    <w:rsid w:val="00142F60"/>
    <w:rsid w:val="00146886"/>
    <w:rsid w:val="00152273"/>
    <w:rsid w:val="0015271C"/>
    <w:rsid w:val="0015733A"/>
    <w:rsid w:val="00160006"/>
    <w:rsid w:val="001600C1"/>
    <w:rsid w:val="001633CA"/>
    <w:rsid w:val="00165847"/>
    <w:rsid w:val="0018298B"/>
    <w:rsid w:val="001839E9"/>
    <w:rsid w:val="0018407D"/>
    <w:rsid w:val="00194435"/>
    <w:rsid w:val="0019585B"/>
    <w:rsid w:val="00197573"/>
    <w:rsid w:val="001B2B5F"/>
    <w:rsid w:val="001B6F05"/>
    <w:rsid w:val="001C199B"/>
    <w:rsid w:val="001C60B5"/>
    <w:rsid w:val="001C7C16"/>
    <w:rsid w:val="001D3707"/>
    <w:rsid w:val="001D5BEC"/>
    <w:rsid w:val="001E0214"/>
    <w:rsid w:val="001F519E"/>
    <w:rsid w:val="001F6331"/>
    <w:rsid w:val="00213E40"/>
    <w:rsid w:val="00215608"/>
    <w:rsid w:val="002340A0"/>
    <w:rsid w:val="00234399"/>
    <w:rsid w:val="0023515B"/>
    <w:rsid w:val="0023723E"/>
    <w:rsid w:val="00241879"/>
    <w:rsid w:val="002426E1"/>
    <w:rsid w:val="0024546D"/>
    <w:rsid w:val="00252E19"/>
    <w:rsid w:val="0028221E"/>
    <w:rsid w:val="00284FA6"/>
    <w:rsid w:val="0029592F"/>
    <w:rsid w:val="002A2CE2"/>
    <w:rsid w:val="002A46D7"/>
    <w:rsid w:val="002B1A76"/>
    <w:rsid w:val="002B3725"/>
    <w:rsid w:val="002B71E4"/>
    <w:rsid w:val="002D1173"/>
    <w:rsid w:val="002D1EC4"/>
    <w:rsid w:val="002D5E35"/>
    <w:rsid w:val="002D6318"/>
    <w:rsid w:val="002E4C44"/>
    <w:rsid w:val="002E5B05"/>
    <w:rsid w:val="002F056A"/>
    <w:rsid w:val="002F3F6A"/>
    <w:rsid w:val="002F5985"/>
    <w:rsid w:val="0030310B"/>
    <w:rsid w:val="0030678D"/>
    <w:rsid w:val="00306DDD"/>
    <w:rsid w:val="003118A5"/>
    <w:rsid w:val="00322327"/>
    <w:rsid w:val="00323B99"/>
    <w:rsid w:val="00331F45"/>
    <w:rsid w:val="00334FDF"/>
    <w:rsid w:val="00340216"/>
    <w:rsid w:val="00342850"/>
    <w:rsid w:val="003476CC"/>
    <w:rsid w:val="00360DEA"/>
    <w:rsid w:val="003660A3"/>
    <w:rsid w:val="00374981"/>
    <w:rsid w:val="00376DCD"/>
    <w:rsid w:val="0038494E"/>
    <w:rsid w:val="0038680B"/>
    <w:rsid w:val="00393B4D"/>
    <w:rsid w:val="003C2835"/>
    <w:rsid w:val="003E1270"/>
    <w:rsid w:val="003E63AD"/>
    <w:rsid w:val="003F6368"/>
    <w:rsid w:val="003F71C5"/>
    <w:rsid w:val="003F7B4C"/>
    <w:rsid w:val="00401AA0"/>
    <w:rsid w:val="004129C2"/>
    <w:rsid w:val="004153F7"/>
    <w:rsid w:val="0041554C"/>
    <w:rsid w:val="0041631F"/>
    <w:rsid w:val="004217BF"/>
    <w:rsid w:val="00421DCE"/>
    <w:rsid w:val="004278ED"/>
    <w:rsid w:val="00440D21"/>
    <w:rsid w:val="00441B89"/>
    <w:rsid w:val="0044776E"/>
    <w:rsid w:val="00450F86"/>
    <w:rsid w:val="0045208D"/>
    <w:rsid w:val="00452CCD"/>
    <w:rsid w:val="00457033"/>
    <w:rsid w:val="00462C0E"/>
    <w:rsid w:val="00462CDB"/>
    <w:rsid w:val="004663DF"/>
    <w:rsid w:val="0047704C"/>
    <w:rsid w:val="00484865"/>
    <w:rsid w:val="00485B52"/>
    <w:rsid w:val="00485F4F"/>
    <w:rsid w:val="00494843"/>
    <w:rsid w:val="00495C76"/>
    <w:rsid w:val="004B54D1"/>
    <w:rsid w:val="004C0010"/>
    <w:rsid w:val="004C0327"/>
    <w:rsid w:val="004C1735"/>
    <w:rsid w:val="004C1B2D"/>
    <w:rsid w:val="004C4077"/>
    <w:rsid w:val="004C50A0"/>
    <w:rsid w:val="004E524D"/>
    <w:rsid w:val="004F3257"/>
    <w:rsid w:val="004F4EC2"/>
    <w:rsid w:val="004F697F"/>
    <w:rsid w:val="004F78B8"/>
    <w:rsid w:val="0050686D"/>
    <w:rsid w:val="00522373"/>
    <w:rsid w:val="0052380A"/>
    <w:rsid w:val="00542F15"/>
    <w:rsid w:val="0054495E"/>
    <w:rsid w:val="0055276A"/>
    <w:rsid w:val="00563149"/>
    <w:rsid w:val="0056660E"/>
    <w:rsid w:val="005725DD"/>
    <w:rsid w:val="00583AA1"/>
    <w:rsid w:val="005921A2"/>
    <w:rsid w:val="00596266"/>
    <w:rsid w:val="005968F5"/>
    <w:rsid w:val="005A22D6"/>
    <w:rsid w:val="005A4FBC"/>
    <w:rsid w:val="005C7F97"/>
    <w:rsid w:val="005D0F80"/>
    <w:rsid w:val="005D230E"/>
    <w:rsid w:val="005D26BD"/>
    <w:rsid w:val="005E2B7B"/>
    <w:rsid w:val="005E778E"/>
    <w:rsid w:val="005E7A7B"/>
    <w:rsid w:val="005F2DB8"/>
    <w:rsid w:val="005F37B1"/>
    <w:rsid w:val="005F466A"/>
    <w:rsid w:val="00600477"/>
    <w:rsid w:val="0060390B"/>
    <w:rsid w:val="00610DCC"/>
    <w:rsid w:val="0061670A"/>
    <w:rsid w:val="0061746F"/>
    <w:rsid w:val="0062608E"/>
    <w:rsid w:val="006311A9"/>
    <w:rsid w:val="0063158D"/>
    <w:rsid w:val="00632B46"/>
    <w:rsid w:val="00632C92"/>
    <w:rsid w:val="00640ADD"/>
    <w:rsid w:val="006427AA"/>
    <w:rsid w:val="006430F4"/>
    <w:rsid w:val="006458C9"/>
    <w:rsid w:val="00650663"/>
    <w:rsid w:val="00666E81"/>
    <w:rsid w:val="00667296"/>
    <w:rsid w:val="0066763B"/>
    <w:rsid w:val="00670A77"/>
    <w:rsid w:val="00674982"/>
    <w:rsid w:val="006755A3"/>
    <w:rsid w:val="00684C1B"/>
    <w:rsid w:val="00686316"/>
    <w:rsid w:val="00687C7F"/>
    <w:rsid w:val="006915F8"/>
    <w:rsid w:val="006A5582"/>
    <w:rsid w:val="006A6BA9"/>
    <w:rsid w:val="006B5395"/>
    <w:rsid w:val="006C4AD8"/>
    <w:rsid w:val="006D45A1"/>
    <w:rsid w:val="006E7126"/>
    <w:rsid w:val="006E725C"/>
    <w:rsid w:val="006F1D45"/>
    <w:rsid w:val="006F2C4B"/>
    <w:rsid w:val="006F55FB"/>
    <w:rsid w:val="00700AFF"/>
    <w:rsid w:val="00701722"/>
    <w:rsid w:val="007123B7"/>
    <w:rsid w:val="00721229"/>
    <w:rsid w:val="00727BA9"/>
    <w:rsid w:val="0073324C"/>
    <w:rsid w:val="0074008C"/>
    <w:rsid w:val="007415E0"/>
    <w:rsid w:val="00743CA4"/>
    <w:rsid w:val="007462A1"/>
    <w:rsid w:val="0074694F"/>
    <w:rsid w:val="00754F88"/>
    <w:rsid w:val="0076089B"/>
    <w:rsid w:val="0076199B"/>
    <w:rsid w:val="00763F39"/>
    <w:rsid w:val="007648E0"/>
    <w:rsid w:val="00766481"/>
    <w:rsid w:val="0077337C"/>
    <w:rsid w:val="007757F6"/>
    <w:rsid w:val="007806F4"/>
    <w:rsid w:val="00781DBF"/>
    <w:rsid w:val="007863B5"/>
    <w:rsid w:val="00791BEA"/>
    <w:rsid w:val="00795E24"/>
    <w:rsid w:val="007A01F0"/>
    <w:rsid w:val="007A060E"/>
    <w:rsid w:val="007A3816"/>
    <w:rsid w:val="007D3976"/>
    <w:rsid w:val="007E2F10"/>
    <w:rsid w:val="007E74D6"/>
    <w:rsid w:val="0080068C"/>
    <w:rsid w:val="00801721"/>
    <w:rsid w:val="00805892"/>
    <w:rsid w:val="00810D2D"/>
    <w:rsid w:val="00817A27"/>
    <w:rsid w:val="00826F66"/>
    <w:rsid w:val="008326BB"/>
    <w:rsid w:val="00835F70"/>
    <w:rsid w:val="00842779"/>
    <w:rsid w:val="008434B3"/>
    <w:rsid w:val="008517AE"/>
    <w:rsid w:val="0086035B"/>
    <w:rsid w:val="008614DC"/>
    <w:rsid w:val="00862DDF"/>
    <w:rsid w:val="008909E1"/>
    <w:rsid w:val="008A41BE"/>
    <w:rsid w:val="008B5274"/>
    <w:rsid w:val="008B5441"/>
    <w:rsid w:val="008B6EB8"/>
    <w:rsid w:val="008C44B0"/>
    <w:rsid w:val="008C59A7"/>
    <w:rsid w:val="008C5CD2"/>
    <w:rsid w:val="008D5190"/>
    <w:rsid w:val="008D5E07"/>
    <w:rsid w:val="008D75AE"/>
    <w:rsid w:val="008E6CDA"/>
    <w:rsid w:val="008F39D5"/>
    <w:rsid w:val="008F51F0"/>
    <w:rsid w:val="0090385F"/>
    <w:rsid w:val="0090593F"/>
    <w:rsid w:val="0091209A"/>
    <w:rsid w:val="00914394"/>
    <w:rsid w:val="00925D27"/>
    <w:rsid w:val="009311E3"/>
    <w:rsid w:val="00931DF8"/>
    <w:rsid w:val="0093348F"/>
    <w:rsid w:val="009426A1"/>
    <w:rsid w:val="009526B3"/>
    <w:rsid w:val="00953B9E"/>
    <w:rsid w:val="0096117D"/>
    <w:rsid w:val="00966656"/>
    <w:rsid w:val="009673F2"/>
    <w:rsid w:val="00971C6D"/>
    <w:rsid w:val="00976167"/>
    <w:rsid w:val="00981D57"/>
    <w:rsid w:val="009901EF"/>
    <w:rsid w:val="00994B2B"/>
    <w:rsid w:val="0099786E"/>
    <w:rsid w:val="009A45A1"/>
    <w:rsid w:val="009B1796"/>
    <w:rsid w:val="009B541E"/>
    <w:rsid w:val="009D0667"/>
    <w:rsid w:val="009D2F65"/>
    <w:rsid w:val="009D6F14"/>
    <w:rsid w:val="009E65EF"/>
    <w:rsid w:val="009F0528"/>
    <w:rsid w:val="009F7488"/>
    <w:rsid w:val="00A00E08"/>
    <w:rsid w:val="00A030D0"/>
    <w:rsid w:val="00A07313"/>
    <w:rsid w:val="00A132F0"/>
    <w:rsid w:val="00A15068"/>
    <w:rsid w:val="00A164E5"/>
    <w:rsid w:val="00A2390D"/>
    <w:rsid w:val="00A2487A"/>
    <w:rsid w:val="00A248D9"/>
    <w:rsid w:val="00A5114A"/>
    <w:rsid w:val="00A56D5D"/>
    <w:rsid w:val="00A60E85"/>
    <w:rsid w:val="00A63BBC"/>
    <w:rsid w:val="00A64822"/>
    <w:rsid w:val="00A64B16"/>
    <w:rsid w:val="00A72970"/>
    <w:rsid w:val="00A77891"/>
    <w:rsid w:val="00A844A3"/>
    <w:rsid w:val="00A845E2"/>
    <w:rsid w:val="00A94DC1"/>
    <w:rsid w:val="00A9545D"/>
    <w:rsid w:val="00A9601B"/>
    <w:rsid w:val="00A97576"/>
    <w:rsid w:val="00AA6F54"/>
    <w:rsid w:val="00AB03F8"/>
    <w:rsid w:val="00AC4074"/>
    <w:rsid w:val="00AC53F3"/>
    <w:rsid w:val="00AE0B52"/>
    <w:rsid w:val="00AE251B"/>
    <w:rsid w:val="00AE49EE"/>
    <w:rsid w:val="00AF5847"/>
    <w:rsid w:val="00B01D2B"/>
    <w:rsid w:val="00B022F8"/>
    <w:rsid w:val="00B1650D"/>
    <w:rsid w:val="00B17EC8"/>
    <w:rsid w:val="00B22DC9"/>
    <w:rsid w:val="00B31B27"/>
    <w:rsid w:val="00B33946"/>
    <w:rsid w:val="00B370EF"/>
    <w:rsid w:val="00B410F6"/>
    <w:rsid w:val="00B44E76"/>
    <w:rsid w:val="00B60F4D"/>
    <w:rsid w:val="00B63259"/>
    <w:rsid w:val="00B7674E"/>
    <w:rsid w:val="00B81250"/>
    <w:rsid w:val="00B9168A"/>
    <w:rsid w:val="00BA1564"/>
    <w:rsid w:val="00BA2286"/>
    <w:rsid w:val="00BA7051"/>
    <w:rsid w:val="00BA7590"/>
    <w:rsid w:val="00BB266A"/>
    <w:rsid w:val="00BB467B"/>
    <w:rsid w:val="00BB5D10"/>
    <w:rsid w:val="00BB62E3"/>
    <w:rsid w:val="00BC325E"/>
    <w:rsid w:val="00BC526F"/>
    <w:rsid w:val="00BD0C47"/>
    <w:rsid w:val="00BD0DA0"/>
    <w:rsid w:val="00BD142B"/>
    <w:rsid w:val="00BD18BA"/>
    <w:rsid w:val="00BD6CB6"/>
    <w:rsid w:val="00BE30FF"/>
    <w:rsid w:val="00BE44F8"/>
    <w:rsid w:val="00BE56A6"/>
    <w:rsid w:val="00BF0354"/>
    <w:rsid w:val="00BF098B"/>
    <w:rsid w:val="00BF4A32"/>
    <w:rsid w:val="00BF7EB9"/>
    <w:rsid w:val="00C02668"/>
    <w:rsid w:val="00C04361"/>
    <w:rsid w:val="00C075D6"/>
    <w:rsid w:val="00C118B0"/>
    <w:rsid w:val="00C24E59"/>
    <w:rsid w:val="00C250C8"/>
    <w:rsid w:val="00C2544C"/>
    <w:rsid w:val="00C25633"/>
    <w:rsid w:val="00C33C99"/>
    <w:rsid w:val="00C3443E"/>
    <w:rsid w:val="00C379D8"/>
    <w:rsid w:val="00C44B70"/>
    <w:rsid w:val="00C455E2"/>
    <w:rsid w:val="00C6601C"/>
    <w:rsid w:val="00C7497D"/>
    <w:rsid w:val="00C77B05"/>
    <w:rsid w:val="00C806CB"/>
    <w:rsid w:val="00C81BB2"/>
    <w:rsid w:val="00C8563A"/>
    <w:rsid w:val="00C93BB8"/>
    <w:rsid w:val="00C9698A"/>
    <w:rsid w:val="00CA00E5"/>
    <w:rsid w:val="00CB0C04"/>
    <w:rsid w:val="00CB1F00"/>
    <w:rsid w:val="00CB4318"/>
    <w:rsid w:val="00CC4138"/>
    <w:rsid w:val="00CD0986"/>
    <w:rsid w:val="00CD23C7"/>
    <w:rsid w:val="00CD36EF"/>
    <w:rsid w:val="00CD3BF0"/>
    <w:rsid w:val="00CE4ADB"/>
    <w:rsid w:val="00CE519D"/>
    <w:rsid w:val="00CE73C2"/>
    <w:rsid w:val="00CF053C"/>
    <w:rsid w:val="00CF34B6"/>
    <w:rsid w:val="00CF5670"/>
    <w:rsid w:val="00D166C1"/>
    <w:rsid w:val="00D170D8"/>
    <w:rsid w:val="00D26580"/>
    <w:rsid w:val="00D3481C"/>
    <w:rsid w:val="00D35D1B"/>
    <w:rsid w:val="00D36092"/>
    <w:rsid w:val="00D405AB"/>
    <w:rsid w:val="00D459F6"/>
    <w:rsid w:val="00D5231B"/>
    <w:rsid w:val="00D53402"/>
    <w:rsid w:val="00D538BC"/>
    <w:rsid w:val="00D547FE"/>
    <w:rsid w:val="00D579F3"/>
    <w:rsid w:val="00D62DC2"/>
    <w:rsid w:val="00D72A16"/>
    <w:rsid w:val="00D7398B"/>
    <w:rsid w:val="00D74A0F"/>
    <w:rsid w:val="00D770B5"/>
    <w:rsid w:val="00D828AD"/>
    <w:rsid w:val="00D86AFA"/>
    <w:rsid w:val="00D91C37"/>
    <w:rsid w:val="00D9367E"/>
    <w:rsid w:val="00D97615"/>
    <w:rsid w:val="00DA2BEC"/>
    <w:rsid w:val="00DA3889"/>
    <w:rsid w:val="00DA7869"/>
    <w:rsid w:val="00DB126C"/>
    <w:rsid w:val="00DB488D"/>
    <w:rsid w:val="00DB63D8"/>
    <w:rsid w:val="00DC2689"/>
    <w:rsid w:val="00DD2BDB"/>
    <w:rsid w:val="00DD51E2"/>
    <w:rsid w:val="00DD5BE6"/>
    <w:rsid w:val="00DE0888"/>
    <w:rsid w:val="00DE42AB"/>
    <w:rsid w:val="00DF16AE"/>
    <w:rsid w:val="00DF60BC"/>
    <w:rsid w:val="00DF744E"/>
    <w:rsid w:val="00E012B1"/>
    <w:rsid w:val="00E016C0"/>
    <w:rsid w:val="00E018DA"/>
    <w:rsid w:val="00E06E80"/>
    <w:rsid w:val="00E10A3B"/>
    <w:rsid w:val="00E11F01"/>
    <w:rsid w:val="00E32209"/>
    <w:rsid w:val="00E34854"/>
    <w:rsid w:val="00E3797E"/>
    <w:rsid w:val="00E74030"/>
    <w:rsid w:val="00E7518D"/>
    <w:rsid w:val="00E7605D"/>
    <w:rsid w:val="00E81199"/>
    <w:rsid w:val="00E86B54"/>
    <w:rsid w:val="00E86EF5"/>
    <w:rsid w:val="00E94537"/>
    <w:rsid w:val="00E9769C"/>
    <w:rsid w:val="00EC4CA5"/>
    <w:rsid w:val="00EC4EDF"/>
    <w:rsid w:val="00ED09FF"/>
    <w:rsid w:val="00ED554B"/>
    <w:rsid w:val="00EE2084"/>
    <w:rsid w:val="00EE21B7"/>
    <w:rsid w:val="00F13553"/>
    <w:rsid w:val="00F26059"/>
    <w:rsid w:val="00F27AB1"/>
    <w:rsid w:val="00F40167"/>
    <w:rsid w:val="00F43020"/>
    <w:rsid w:val="00F43D42"/>
    <w:rsid w:val="00F4688C"/>
    <w:rsid w:val="00F46BA3"/>
    <w:rsid w:val="00F63843"/>
    <w:rsid w:val="00F6699E"/>
    <w:rsid w:val="00F724A9"/>
    <w:rsid w:val="00F7355E"/>
    <w:rsid w:val="00F75671"/>
    <w:rsid w:val="00F75EFD"/>
    <w:rsid w:val="00F81BAC"/>
    <w:rsid w:val="00F84281"/>
    <w:rsid w:val="00F91D97"/>
    <w:rsid w:val="00F957E1"/>
    <w:rsid w:val="00F967AD"/>
    <w:rsid w:val="00F96F13"/>
    <w:rsid w:val="00FA1D33"/>
    <w:rsid w:val="00FA78AA"/>
    <w:rsid w:val="00FA7DD2"/>
    <w:rsid w:val="00FB4987"/>
    <w:rsid w:val="00FB75B5"/>
    <w:rsid w:val="00FC0804"/>
    <w:rsid w:val="00FC4937"/>
    <w:rsid w:val="00FC5FBC"/>
    <w:rsid w:val="00FD0716"/>
    <w:rsid w:val="00FD2F30"/>
    <w:rsid w:val="00FD449E"/>
    <w:rsid w:val="00FE2AEB"/>
    <w:rsid w:val="00FE5CA3"/>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youtube.com/watch?v=gvDvOWtPLVY" TargetMode="External"/><Relationship Id="rId18" Type="http://schemas.openxmlformats.org/officeDocument/2006/relationships/hyperlink" Target="https://developers.google.com/analytics/devguides/config/mgmt/v3/limits-quotas"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blog.christianposta.com/microservices/api-gateways-are-going-through-an-identity-crisis/" TargetMode="External"/><Relationship Id="rId7" Type="http://schemas.openxmlformats.org/officeDocument/2006/relationships/endnotes" Target="endnotes.xml"/><Relationship Id="rId12" Type="http://schemas.openxmlformats.org/officeDocument/2006/relationships/hyperlink" Target="https://codingthesmartway.com/wp-content/uploads/2019/02/010-1024x500.png" TargetMode="External"/><Relationship Id="rId17" Type="http://schemas.openxmlformats.org/officeDocument/2006/relationships/hyperlink" Target="https://developer.twitter.com/en/docs/basics/rate-limiting"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evelopers.facebook.com/docs/graph-api/overview/rate-limiting" TargetMode="External"/><Relationship Id="rId20" Type="http://schemas.openxmlformats.org/officeDocument/2006/relationships/hyperlink" Target="https://youtu.be/YO6Sg4yaqC0?t=185"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dingthesmartway.com/wp-content/uploads/2019/02/010-1024x500.png"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youtube.com/watch?v=cWfACBIp0a8"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yperlink" Target="Container" TargetMode="External"/><Relationship Id="rId14" Type="http://schemas.openxmlformats.org/officeDocument/2006/relationships/image" Target="media/image3.jpg"/><Relationship Id="rId22" Type="http://schemas.openxmlformats.org/officeDocument/2006/relationships/image" Target="media/image6.jpg"/><Relationship Id="rId27" Type="http://schemas.openxmlformats.org/officeDocument/2006/relationships/header" Target="header3.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8408543EE22C4D25AA00B9C4E026F1A3"/>
        <w:category>
          <w:name w:val="Allgemein"/>
          <w:gallery w:val="placeholder"/>
        </w:category>
        <w:types>
          <w:type w:val="bbPlcHdr"/>
        </w:types>
        <w:behaviors>
          <w:behavior w:val="content"/>
        </w:behaviors>
        <w:guid w:val="{7D557E91-C542-4AC1-8DEE-17BBBB3B44ED}"/>
      </w:docPartPr>
      <w:docPartBody>
        <w:p w:rsidR="007F499E" w:rsidRDefault="00AB0577" w:rsidP="00AB0577">
          <w:pPr>
            <w:pStyle w:val="8408543EE22C4D25AA00B9C4E026F1A3"/>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436A9"/>
    <w:rsid w:val="00264854"/>
    <w:rsid w:val="002C0AEC"/>
    <w:rsid w:val="002E6AE5"/>
    <w:rsid w:val="00337182"/>
    <w:rsid w:val="003F3F0B"/>
    <w:rsid w:val="00621F9A"/>
    <w:rsid w:val="0062462D"/>
    <w:rsid w:val="0063643C"/>
    <w:rsid w:val="00695353"/>
    <w:rsid w:val="007F499E"/>
    <w:rsid w:val="00917846"/>
    <w:rsid w:val="00954465"/>
    <w:rsid w:val="009D3DA4"/>
    <w:rsid w:val="00AB0577"/>
    <w:rsid w:val="00B965CF"/>
    <w:rsid w:val="00BB5B03"/>
    <w:rsid w:val="00BB779A"/>
    <w:rsid w:val="00BD1FCD"/>
    <w:rsid w:val="00C1047F"/>
    <w:rsid w:val="00CD680D"/>
    <w:rsid w:val="00E4737B"/>
    <w:rsid w:val="00F0114B"/>
    <w:rsid w:val="00F65FB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1047F"/>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48C5F447-8289-427F-8C53-AEDB686F2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0335</Words>
  <Characters>65115</Characters>
  <Application>Microsoft Office Word</Application>
  <DocSecurity>0</DocSecurity>
  <Lines>542</Lines>
  <Paragraphs>15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753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53</cp:revision>
  <cp:lastPrinted>2015-05-19T09:24:00Z</cp:lastPrinted>
  <dcterms:created xsi:type="dcterms:W3CDTF">2019-10-24T10:37:00Z</dcterms:created>
  <dcterms:modified xsi:type="dcterms:W3CDTF">2019-11-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28">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1">
    <vt:lpwstr>6.3.0.0</vt:lpwstr>
  </property>
  <property fmtid="{D5CDD505-2E9C-101B-9397-08002B2CF9AE}" pid="13" name="CitaviDocumentProperty_6">
    <vt:lpwstr>False</vt:lpwstr>
  </property>
</Properties>
</file>